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0269C4" w14:textId="4A5DBD92" w:rsidR="004E02B6" w:rsidRDefault="004E02B6" w:rsidP="000B7EF2">
      <w:pPr>
        <w:jc w:val="both"/>
        <w:rPr>
          <w:sz w:val="28"/>
          <w:szCs w:val="28"/>
          <w:lang w:val="en-US"/>
        </w:rPr>
      </w:pPr>
      <w:r w:rsidRPr="00834A97">
        <w:rPr>
          <w:b/>
          <w:bCs/>
          <w:sz w:val="28"/>
          <w:szCs w:val="28"/>
          <w:lang w:val="en-US"/>
        </w:rPr>
        <w:t>Title</w:t>
      </w:r>
      <w:r w:rsidRPr="00834A97">
        <w:rPr>
          <w:sz w:val="28"/>
          <w:szCs w:val="28"/>
          <w:lang w:val="en-US"/>
        </w:rPr>
        <w:t>:</w:t>
      </w:r>
      <w:r w:rsidR="00110AB5" w:rsidRPr="00834A97">
        <w:rPr>
          <w:sz w:val="28"/>
          <w:szCs w:val="28"/>
          <w:lang w:val="en-US"/>
        </w:rPr>
        <w:t xml:space="preserve"> Lipid goal achievement one month after myocardial infarction - observational real</w:t>
      </w:r>
      <w:r w:rsidR="007A344A" w:rsidRPr="00834A97">
        <w:rPr>
          <w:sz w:val="28"/>
          <w:szCs w:val="28"/>
          <w:lang w:val="en-US"/>
        </w:rPr>
        <w:t>-</w:t>
      </w:r>
      <w:r w:rsidR="00110AB5" w:rsidRPr="00834A97">
        <w:rPr>
          <w:sz w:val="28"/>
          <w:szCs w:val="28"/>
          <w:lang w:val="en-US"/>
        </w:rPr>
        <w:t xml:space="preserve">world study from </w:t>
      </w:r>
      <w:r w:rsidR="00A0506A" w:rsidRPr="00834A97">
        <w:rPr>
          <w:sz w:val="28"/>
          <w:szCs w:val="28"/>
          <w:lang w:val="en-US"/>
        </w:rPr>
        <w:t>P</w:t>
      </w:r>
      <w:r w:rsidR="00110AB5" w:rsidRPr="00834A97">
        <w:rPr>
          <w:sz w:val="28"/>
          <w:szCs w:val="28"/>
          <w:lang w:val="en-US"/>
        </w:rPr>
        <w:t>olish population</w:t>
      </w:r>
    </w:p>
    <w:p w14:paraId="305633EA" w14:textId="77777777" w:rsidR="004E02B6" w:rsidRDefault="004E02B6">
      <w:pPr>
        <w:rPr>
          <w:lang w:val="en-US"/>
        </w:rPr>
      </w:pPr>
    </w:p>
    <w:p w14:paraId="7B080B5D" w14:textId="4AB6B6BC" w:rsidR="005A4819" w:rsidRPr="00854C0A" w:rsidRDefault="00840CD5">
      <w:pPr>
        <w:rPr>
          <w:sz w:val="28"/>
          <w:szCs w:val="28"/>
        </w:rPr>
      </w:pPr>
      <w:proofErr w:type="spellStart"/>
      <w:r w:rsidRPr="00854C0A">
        <w:rPr>
          <w:b/>
          <w:bCs/>
          <w:sz w:val="28"/>
          <w:szCs w:val="28"/>
        </w:rPr>
        <w:t>Authors</w:t>
      </w:r>
      <w:proofErr w:type="spellEnd"/>
      <w:r w:rsidRPr="00854C0A">
        <w:rPr>
          <w:sz w:val="28"/>
          <w:szCs w:val="28"/>
        </w:rPr>
        <w:t>:</w:t>
      </w:r>
      <w:r w:rsidR="001B4D41" w:rsidRPr="00854C0A">
        <w:rPr>
          <w:sz w:val="28"/>
          <w:szCs w:val="28"/>
        </w:rPr>
        <w:t xml:space="preserve"> A</w:t>
      </w:r>
      <w:r w:rsidR="00A122FB" w:rsidRPr="00854C0A">
        <w:rPr>
          <w:sz w:val="28"/>
          <w:szCs w:val="28"/>
        </w:rPr>
        <w:t>leksander</w:t>
      </w:r>
      <w:r w:rsidR="001B4D41" w:rsidRPr="00854C0A">
        <w:rPr>
          <w:sz w:val="28"/>
          <w:szCs w:val="28"/>
        </w:rPr>
        <w:t xml:space="preserve"> </w:t>
      </w:r>
      <w:proofErr w:type="spellStart"/>
      <w:r w:rsidR="001B4D41" w:rsidRPr="00854C0A">
        <w:rPr>
          <w:sz w:val="28"/>
          <w:szCs w:val="28"/>
        </w:rPr>
        <w:t>Zeliaś</w:t>
      </w:r>
      <w:proofErr w:type="spellEnd"/>
      <w:r w:rsidR="00D07236" w:rsidRPr="00854C0A">
        <w:rPr>
          <w:sz w:val="28"/>
          <w:szCs w:val="28"/>
        </w:rPr>
        <w:t xml:space="preserve"> MD, PhD</w:t>
      </w:r>
      <w:r w:rsidR="00771627" w:rsidRPr="00854C0A">
        <w:rPr>
          <w:sz w:val="28"/>
          <w:szCs w:val="28"/>
          <w:vertAlign w:val="superscript"/>
        </w:rPr>
        <w:t>1,</w:t>
      </w:r>
      <w:r w:rsidR="00834A97" w:rsidRPr="00854C0A">
        <w:rPr>
          <w:sz w:val="28"/>
          <w:szCs w:val="28"/>
          <w:vertAlign w:val="superscript"/>
        </w:rPr>
        <w:t>2</w:t>
      </w:r>
      <w:r w:rsidR="001B4D41" w:rsidRPr="00854C0A">
        <w:rPr>
          <w:sz w:val="28"/>
          <w:szCs w:val="28"/>
        </w:rPr>
        <w:t>, A</w:t>
      </w:r>
      <w:r w:rsidR="00A122FB" w:rsidRPr="00854C0A">
        <w:rPr>
          <w:sz w:val="28"/>
          <w:szCs w:val="28"/>
        </w:rPr>
        <w:t xml:space="preserve">drian </w:t>
      </w:r>
      <w:r w:rsidR="001B4D41" w:rsidRPr="00854C0A">
        <w:rPr>
          <w:sz w:val="28"/>
          <w:szCs w:val="28"/>
        </w:rPr>
        <w:t>Bednarek</w:t>
      </w:r>
      <w:r w:rsidR="00834A97" w:rsidRPr="00854C0A">
        <w:rPr>
          <w:sz w:val="28"/>
          <w:szCs w:val="28"/>
          <w:vertAlign w:val="superscript"/>
        </w:rPr>
        <w:t>3</w:t>
      </w:r>
      <w:r w:rsidR="000F5734">
        <w:rPr>
          <w:sz w:val="28"/>
          <w:szCs w:val="28"/>
          <w:vertAlign w:val="superscript"/>
        </w:rPr>
        <w:t>#</w:t>
      </w:r>
      <w:r w:rsidR="001B4D41" w:rsidRPr="00854C0A">
        <w:rPr>
          <w:sz w:val="28"/>
          <w:szCs w:val="28"/>
        </w:rPr>
        <w:t>, D</w:t>
      </w:r>
      <w:r w:rsidR="00A122FB" w:rsidRPr="00854C0A">
        <w:rPr>
          <w:sz w:val="28"/>
          <w:szCs w:val="28"/>
        </w:rPr>
        <w:t>ominika</w:t>
      </w:r>
      <w:r w:rsidR="001B4D41" w:rsidRPr="00854C0A">
        <w:rPr>
          <w:sz w:val="28"/>
          <w:szCs w:val="28"/>
        </w:rPr>
        <w:t xml:space="preserve"> </w:t>
      </w:r>
      <w:proofErr w:type="spellStart"/>
      <w:r w:rsidR="001B4D41" w:rsidRPr="00854C0A">
        <w:rPr>
          <w:sz w:val="28"/>
          <w:szCs w:val="28"/>
        </w:rPr>
        <w:t>Dykla</w:t>
      </w:r>
      <w:proofErr w:type="spellEnd"/>
      <w:r w:rsidR="00D07236" w:rsidRPr="00854C0A">
        <w:rPr>
          <w:sz w:val="28"/>
          <w:szCs w:val="28"/>
        </w:rPr>
        <w:t xml:space="preserve"> MD, PhD</w:t>
      </w:r>
      <w:r w:rsidR="00771627" w:rsidRPr="00854C0A">
        <w:rPr>
          <w:sz w:val="28"/>
          <w:szCs w:val="28"/>
          <w:vertAlign w:val="superscript"/>
        </w:rPr>
        <w:t>1,</w:t>
      </w:r>
      <w:r w:rsidR="00834A97" w:rsidRPr="00854C0A">
        <w:rPr>
          <w:sz w:val="28"/>
          <w:szCs w:val="28"/>
          <w:vertAlign w:val="superscript"/>
        </w:rPr>
        <w:t>2</w:t>
      </w:r>
      <w:r w:rsidR="001B4D41" w:rsidRPr="00854C0A">
        <w:rPr>
          <w:sz w:val="28"/>
          <w:szCs w:val="28"/>
        </w:rPr>
        <w:t>, R</w:t>
      </w:r>
      <w:r w:rsidR="00A122FB" w:rsidRPr="00854C0A">
        <w:rPr>
          <w:sz w:val="28"/>
          <w:szCs w:val="28"/>
        </w:rPr>
        <w:t xml:space="preserve">enata </w:t>
      </w:r>
      <w:r w:rsidR="001B4D41" w:rsidRPr="00854C0A">
        <w:rPr>
          <w:sz w:val="28"/>
          <w:szCs w:val="28"/>
        </w:rPr>
        <w:t>Wysocka</w:t>
      </w:r>
      <w:r w:rsidR="00D07236" w:rsidRPr="00854C0A">
        <w:rPr>
          <w:sz w:val="28"/>
          <w:szCs w:val="28"/>
        </w:rPr>
        <w:t xml:space="preserve"> MD</w:t>
      </w:r>
      <w:r w:rsidR="00FB1F49" w:rsidRPr="00854C0A">
        <w:rPr>
          <w:sz w:val="28"/>
          <w:szCs w:val="28"/>
          <w:vertAlign w:val="superscript"/>
        </w:rPr>
        <w:t>4</w:t>
      </w:r>
      <w:r w:rsidR="001B4D41" w:rsidRPr="00854C0A">
        <w:rPr>
          <w:sz w:val="28"/>
          <w:szCs w:val="28"/>
        </w:rPr>
        <w:t>, P</w:t>
      </w:r>
      <w:r w:rsidR="00D07236" w:rsidRPr="00854C0A">
        <w:rPr>
          <w:sz w:val="28"/>
          <w:szCs w:val="28"/>
        </w:rPr>
        <w:t>aulina</w:t>
      </w:r>
      <w:r w:rsidR="001B4D41" w:rsidRPr="00854C0A">
        <w:rPr>
          <w:sz w:val="28"/>
          <w:szCs w:val="28"/>
        </w:rPr>
        <w:t xml:space="preserve"> Szczygiel</w:t>
      </w:r>
      <w:r w:rsidR="00834A97" w:rsidRPr="00854C0A">
        <w:rPr>
          <w:sz w:val="28"/>
          <w:szCs w:val="28"/>
          <w:vertAlign w:val="superscript"/>
        </w:rPr>
        <w:t>2</w:t>
      </w:r>
      <w:r w:rsidR="001B4D41" w:rsidRPr="00854C0A">
        <w:rPr>
          <w:sz w:val="28"/>
          <w:szCs w:val="28"/>
        </w:rPr>
        <w:t>, D</w:t>
      </w:r>
      <w:r w:rsidR="00A122FB" w:rsidRPr="00854C0A">
        <w:rPr>
          <w:sz w:val="28"/>
          <w:szCs w:val="28"/>
        </w:rPr>
        <w:t>ariusz</w:t>
      </w:r>
      <w:r w:rsidR="001B4D41" w:rsidRPr="00854C0A">
        <w:rPr>
          <w:sz w:val="28"/>
          <w:szCs w:val="28"/>
        </w:rPr>
        <w:t xml:space="preserve"> Dudek</w:t>
      </w:r>
      <w:r w:rsidR="00D07236" w:rsidRPr="00854C0A">
        <w:rPr>
          <w:sz w:val="28"/>
          <w:szCs w:val="28"/>
        </w:rPr>
        <w:t xml:space="preserve"> MD, </w:t>
      </w:r>
      <w:proofErr w:type="spellStart"/>
      <w:r w:rsidR="00D07236" w:rsidRPr="00854C0A">
        <w:rPr>
          <w:sz w:val="28"/>
          <w:szCs w:val="28"/>
        </w:rPr>
        <w:t>PhD</w:t>
      </w:r>
      <w:proofErr w:type="spellEnd"/>
      <w:r w:rsidR="00D07236" w:rsidRPr="00854C0A">
        <w:rPr>
          <w:sz w:val="28"/>
          <w:szCs w:val="28"/>
        </w:rPr>
        <w:t>, FESC</w:t>
      </w:r>
      <w:r w:rsidR="00FB1F49" w:rsidRPr="00854C0A">
        <w:rPr>
          <w:sz w:val="28"/>
          <w:szCs w:val="28"/>
          <w:vertAlign w:val="superscript"/>
        </w:rPr>
        <w:t>5</w:t>
      </w:r>
    </w:p>
    <w:p w14:paraId="04759A96" w14:textId="3133530D" w:rsidR="00771627" w:rsidRPr="00834A97" w:rsidRDefault="00771627" w:rsidP="00771627">
      <w:pPr>
        <w:pStyle w:val="Akapitzlist"/>
        <w:numPr>
          <w:ilvl w:val="0"/>
          <w:numId w:val="3"/>
        </w:numPr>
        <w:rPr>
          <w:lang w:val="en-US"/>
        </w:rPr>
      </w:pPr>
      <w:r w:rsidRPr="00834A97">
        <w:rPr>
          <w:lang w:val="en-US"/>
        </w:rPr>
        <w:t xml:space="preserve">University of Applied Science in </w:t>
      </w:r>
      <w:proofErr w:type="spellStart"/>
      <w:r w:rsidRPr="00834A97">
        <w:rPr>
          <w:lang w:val="en-US"/>
        </w:rPr>
        <w:t>Nowy</w:t>
      </w:r>
      <w:proofErr w:type="spellEnd"/>
      <w:r w:rsidRPr="00834A97">
        <w:rPr>
          <w:lang w:val="en-US"/>
        </w:rPr>
        <w:t xml:space="preserve"> </w:t>
      </w:r>
      <w:proofErr w:type="spellStart"/>
      <w:r w:rsidRPr="00834A97">
        <w:rPr>
          <w:lang w:val="en-US"/>
        </w:rPr>
        <w:t>Sącz</w:t>
      </w:r>
      <w:proofErr w:type="spellEnd"/>
      <w:r w:rsidRPr="00834A97">
        <w:rPr>
          <w:lang w:val="en-US"/>
        </w:rPr>
        <w:t xml:space="preserve">, Faculty of Medicine and Health Science, </w:t>
      </w:r>
      <w:proofErr w:type="spellStart"/>
      <w:r w:rsidRPr="00834A97">
        <w:rPr>
          <w:lang w:val="en-US"/>
        </w:rPr>
        <w:t>Staszica</w:t>
      </w:r>
      <w:proofErr w:type="spellEnd"/>
      <w:r w:rsidRPr="00834A97">
        <w:rPr>
          <w:lang w:val="en-US"/>
        </w:rPr>
        <w:t xml:space="preserve"> 1, 33-300 </w:t>
      </w:r>
      <w:proofErr w:type="spellStart"/>
      <w:r w:rsidRPr="00834A97">
        <w:rPr>
          <w:lang w:val="en-US"/>
        </w:rPr>
        <w:t>Nowy</w:t>
      </w:r>
      <w:proofErr w:type="spellEnd"/>
      <w:r w:rsidRPr="00834A97">
        <w:rPr>
          <w:lang w:val="en-US"/>
        </w:rPr>
        <w:t xml:space="preserve"> Sacz, Poland</w:t>
      </w:r>
    </w:p>
    <w:p w14:paraId="351FA004" w14:textId="14AC21BA" w:rsidR="00FB1F49" w:rsidRDefault="00FB1F49" w:rsidP="00FB1F49">
      <w:pPr>
        <w:pStyle w:val="Akapitzlist"/>
        <w:numPr>
          <w:ilvl w:val="0"/>
          <w:numId w:val="3"/>
        </w:numPr>
        <w:rPr>
          <w:lang w:val="en-US"/>
        </w:rPr>
      </w:pPr>
      <w:r w:rsidRPr="00834A97">
        <w:rPr>
          <w:lang w:val="en-US"/>
        </w:rPr>
        <w:t>Second Clin</w:t>
      </w:r>
      <w:r w:rsidR="00CB3A20">
        <w:rPr>
          <w:lang w:val="en-US"/>
        </w:rPr>
        <w:t>i</w:t>
      </w:r>
      <w:r w:rsidRPr="00834A97">
        <w:rPr>
          <w:lang w:val="en-US"/>
        </w:rPr>
        <w:t xml:space="preserve">cal Department of Cardiology, </w:t>
      </w:r>
      <w:proofErr w:type="spellStart"/>
      <w:r w:rsidRPr="00834A97">
        <w:rPr>
          <w:lang w:val="en-US"/>
        </w:rPr>
        <w:t>Kilińskiego</w:t>
      </w:r>
      <w:proofErr w:type="spellEnd"/>
      <w:r w:rsidRPr="00834A97">
        <w:rPr>
          <w:lang w:val="en-US"/>
        </w:rPr>
        <w:t xml:space="preserve"> 68, 33-300 </w:t>
      </w:r>
      <w:proofErr w:type="spellStart"/>
      <w:r w:rsidRPr="00834A97">
        <w:rPr>
          <w:lang w:val="en-US"/>
        </w:rPr>
        <w:t>Nowy</w:t>
      </w:r>
      <w:proofErr w:type="spellEnd"/>
      <w:r w:rsidRPr="00834A97">
        <w:rPr>
          <w:lang w:val="en-US"/>
        </w:rPr>
        <w:t xml:space="preserve"> Sacz, Poland</w:t>
      </w:r>
    </w:p>
    <w:p w14:paraId="12081E59" w14:textId="1F24E309" w:rsidR="00834A97" w:rsidRPr="00834A97" w:rsidRDefault="00834A97" w:rsidP="00834A97">
      <w:pPr>
        <w:pStyle w:val="Akapitzlist"/>
        <w:numPr>
          <w:ilvl w:val="0"/>
          <w:numId w:val="3"/>
        </w:numPr>
        <w:rPr>
          <w:lang w:val="en-US"/>
        </w:rPr>
      </w:pPr>
      <w:r w:rsidRPr="00834A97">
        <w:rPr>
          <w:lang w:val="en-US"/>
        </w:rPr>
        <w:t xml:space="preserve">First Department of Cardiology, Medical University of Warsaw, </w:t>
      </w:r>
      <w:proofErr w:type="spellStart"/>
      <w:r w:rsidRPr="00834A97">
        <w:rPr>
          <w:lang w:val="en-US"/>
        </w:rPr>
        <w:t>Banacha</w:t>
      </w:r>
      <w:proofErr w:type="spellEnd"/>
      <w:r w:rsidRPr="00834A97">
        <w:rPr>
          <w:lang w:val="en-US"/>
        </w:rPr>
        <w:t xml:space="preserve"> 1a, 02-097 Warsaw, Poland.</w:t>
      </w:r>
    </w:p>
    <w:p w14:paraId="5F88FDC5" w14:textId="2A9693A5" w:rsidR="00FB1F49" w:rsidRPr="00834A97" w:rsidRDefault="00FB1F49" w:rsidP="00FB1F49">
      <w:pPr>
        <w:pStyle w:val="Akapitzlist"/>
        <w:numPr>
          <w:ilvl w:val="0"/>
          <w:numId w:val="3"/>
        </w:numPr>
        <w:rPr>
          <w:lang w:val="en-US"/>
        </w:rPr>
      </w:pPr>
      <w:r w:rsidRPr="00834A97">
        <w:rPr>
          <w:lang w:val="en-US"/>
        </w:rPr>
        <w:t>First Clin</w:t>
      </w:r>
      <w:r w:rsidR="00CB3A20">
        <w:rPr>
          <w:lang w:val="en-US"/>
        </w:rPr>
        <w:t>i</w:t>
      </w:r>
      <w:r w:rsidRPr="00834A97">
        <w:rPr>
          <w:lang w:val="en-US"/>
        </w:rPr>
        <w:t xml:space="preserve">cal Department of Cardiology, </w:t>
      </w:r>
      <w:proofErr w:type="spellStart"/>
      <w:r w:rsidRPr="00834A97">
        <w:rPr>
          <w:lang w:val="en-US"/>
        </w:rPr>
        <w:t>Mlynska</w:t>
      </w:r>
      <w:proofErr w:type="spellEnd"/>
      <w:r w:rsidRPr="00834A97">
        <w:rPr>
          <w:lang w:val="en-US"/>
        </w:rPr>
        <w:t xml:space="preserve"> 5, 33-300 </w:t>
      </w:r>
      <w:proofErr w:type="spellStart"/>
      <w:r w:rsidRPr="00834A97">
        <w:rPr>
          <w:lang w:val="en-US"/>
        </w:rPr>
        <w:t>Nowy</w:t>
      </w:r>
      <w:proofErr w:type="spellEnd"/>
      <w:r w:rsidRPr="00834A97">
        <w:rPr>
          <w:lang w:val="en-US"/>
        </w:rPr>
        <w:t xml:space="preserve"> Sacz, Poland</w:t>
      </w:r>
    </w:p>
    <w:p w14:paraId="02E9D37C" w14:textId="0EBA0192" w:rsidR="00771627" w:rsidRDefault="00771627" w:rsidP="00771627">
      <w:pPr>
        <w:pStyle w:val="Akapitzlist"/>
        <w:numPr>
          <w:ilvl w:val="0"/>
          <w:numId w:val="3"/>
        </w:numPr>
        <w:rPr>
          <w:lang w:val="en-US"/>
        </w:rPr>
      </w:pPr>
      <w:r w:rsidRPr="00834A97">
        <w:rPr>
          <w:lang w:val="en-US"/>
        </w:rPr>
        <w:t>Center for Digital Medicine and Robotics, Jagiellonia</w:t>
      </w:r>
      <w:r w:rsidR="00A122FB">
        <w:rPr>
          <w:lang w:val="en-US"/>
        </w:rPr>
        <w:t>n</w:t>
      </w:r>
      <w:r w:rsidRPr="00834A97">
        <w:rPr>
          <w:lang w:val="en-US"/>
        </w:rPr>
        <w:t xml:space="preserve"> University Medical College, </w:t>
      </w:r>
      <w:proofErr w:type="spellStart"/>
      <w:r w:rsidRPr="00834A97">
        <w:rPr>
          <w:lang w:val="en-US"/>
        </w:rPr>
        <w:t>Kopernika</w:t>
      </w:r>
      <w:proofErr w:type="spellEnd"/>
      <w:r w:rsidRPr="00834A97">
        <w:rPr>
          <w:lang w:val="en-US"/>
        </w:rPr>
        <w:t xml:space="preserve"> 7E, 31-034 Krakow, Poland</w:t>
      </w:r>
    </w:p>
    <w:p w14:paraId="7307CF66" w14:textId="36A09AC1" w:rsidR="002F1A34" w:rsidRDefault="002F1A34" w:rsidP="00834A97">
      <w:pPr>
        <w:rPr>
          <w:lang w:val="en-US"/>
        </w:rPr>
      </w:pPr>
    </w:p>
    <w:p w14:paraId="29B2698F" w14:textId="447E7530" w:rsidR="002F1A34" w:rsidRDefault="002F1A34" w:rsidP="00834A97">
      <w:pPr>
        <w:rPr>
          <w:lang w:val="en-US"/>
        </w:rPr>
      </w:pPr>
      <w:r w:rsidRPr="002F1A34">
        <w:rPr>
          <w:b/>
          <w:bCs/>
          <w:sz w:val="28"/>
          <w:szCs w:val="28"/>
          <w:lang w:val="en-US"/>
        </w:rPr>
        <w:t>Short title:</w:t>
      </w:r>
      <w:r>
        <w:rPr>
          <w:sz w:val="28"/>
          <w:szCs w:val="28"/>
          <w:lang w:val="en-US"/>
        </w:rPr>
        <w:t xml:space="preserve"> Lipid goal achievement one month after myocardial infarction</w:t>
      </w:r>
    </w:p>
    <w:p w14:paraId="7B1735F8" w14:textId="77777777" w:rsidR="002F1A34" w:rsidRDefault="002F1A34" w:rsidP="00834A97">
      <w:pPr>
        <w:rPr>
          <w:lang w:val="en-US"/>
        </w:rPr>
      </w:pPr>
    </w:p>
    <w:p w14:paraId="579C0782" w14:textId="77777777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  <w:t>#Correspondence:</w:t>
      </w:r>
    </w:p>
    <w:p w14:paraId="17D8FA85" w14:textId="6820C50C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  <w:t xml:space="preserve">Adrian </w:t>
      </w:r>
      <w:proofErr w:type="spellStart"/>
      <w:r w:rsidRPr="002F1A34"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  <w:t>Bednarek</w:t>
      </w:r>
      <w:proofErr w:type="spellEnd"/>
    </w:p>
    <w:p w14:paraId="7A0F7031" w14:textId="77777777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  <w:t>First Department of Cardiology, Medical University of Warsaw</w:t>
      </w:r>
    </w:p>
    <w:p w14:paraId="3D500AA0" w14:textId="77777777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</w:rPr>
        <w:t>Banacha 1a Str.</w:t>
      </w:r>
    </w:p>
    <w:p w14:paraId="42B47BA9" w14:textId="77777777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</w:rPr>
        <w:t xml:space="preserve">02-097 </w:t>
      </w:r>
      <w:proofErr w:type="spellStart"/>
      <w:r w:rsidRPr="002F1A34">
        <w:rPr>
          <w:rFonts w:cstheme="minorHAnsi"/>
          <w:color w:val="000000"/>
          <w:sz w:val="28"/>
          <w:szCs w:val="28"/>
          <w:shd w:val="clear" w:color="auto" w:fill="FFFFFF"/>
        </w:rPr>
        <w:t>Warsaw</w:t>
      </w:r>
      <w:proofErr w:type="spellEnd"/>
      <w:r w:rsidRPr="002F1A34">
        <w:rPr>
          <w:rFonts w:cstheme="minorHAnsi"/>
          <w:color w:val="000000"/>
          <w:sz w:val="28"/>
          <w:szCs w:val="28"/>
          <w:shd w:val="clear" w:color="auto" w:fill="FFFFFF"/>
        </w:rPr>
        <w:t xml:space="preserve"> </w:t>
      </w:r>
    </w:p>
    <w:p w14:paraId="20F8CC93" w14:textId="77777777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</w:rPr>
        <w:t>Tel: 22 599 19 51</w:t>
      </w:r>
    </w:p>
    <w:p w14:paraId="03CCF680" w14:textId="77777777" w:rsidR="00834A97" w:rsidRPr="002F1A34" w:rsidRDefault="00834A97" w:rsidP="00834A97">
      <w:pPr>
        <w:spacing w:line="360" w:lineRule="auto"/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  <w:t>Fax: 22 599 19 57</w:t>
      </w:r>
    </w:p>
    <w:p w14:paraId="691950D5" w14:textId="342FC8A9" w:rsidR="00834A97" w:rsidRPr="002F1A34" w:rsidRDefault="00834A97" w:rsidP="00834A97">
      <w:pPr>
        <w:spacing w:line="360" w:lineRule="auto"/>
        <w:rPr>
          <w:rStyle w:val="Hipercze"/>
          <w:rFonts w:cstheme="minorHAnsi"/>
          <w:sz w:val="28"/>
          <w:szCs w:val="28"/>
          <w:lang w:val="en-US"/>
        </w:rPr>
      </w:pPr>
      <w:r w:rsidRPr="002F1A34">
        <w:rPr>
          <w:rFonts w:cstheme="minorHAnsi"/>
          <w:color w:val="000000"/>
          <w:sz w:val="28"/>
          <w:szCs w:val="28"/>
          <w:shd w:val="clear" w:color="auto" w:fill="FFFFFF"/>
          <w:lang w:val="en-US"/>
        </w:rPr>
        <w:t>Email:</w:t>
      </w:r>
      <w:r w:rsidRPr="002F1A34">
        <w:rPr>
          <w:sz w:val="28"/>
          <w:szCs w:val="28"/>
          <w:lang w:val="en-US"/>
        </w:rPr>
        <w:t xml:space="preserve"> </w:t>
      </w:r>
      <w:hyperlink r:id="rId6" w:history="1">
        <w:r w:rsidRPr="002F1A34">
          <w:rPr>
            <w:rStyle w:val="Hipercze"/>
            <w:sz w:val="28"/>
            <w:szCs w:val="28"/>
            <w:lang w:val="en-US"/>
          </w:rPr>
          <w:t>adikbednarek@gmail.com</w:t>
        </w:r>
      </w:hyperlink>
    </w:p>
    <w:p w14:paraId="596C717D" w14:textId="2263DB77" w:rsidR="00834A97" w:rsidRPr="002F1A34" w:rsidRDefault="002F1A34">
      <w:pPr>
        <w:rPr>
          <w:sz w:val="28"/>
          <w:szCs w:val="28"/>
          <w:lang w:val="en-US"/>
        </w:rPr>
      </w:pPr>
      <w:r w:rsidRPr="002F1A34">
        <w:rPr>
          <w:sz w:val="28"/>
          <w:szCs w:val="28"/>
          <w:lang w:val="en-US"/>
        </w:rPr>
        <w:t>ORCID:</w:t>
      </w:r>
      <w:r>
        <w:rPr>
          <w:sz w:val="28"/>
          <w:szCs w:val="28"/>
          <w:lang w:val="en-US"/>
        </w:rPr>
        <w:t xml:space="preserve"> </w:t>
      </w:r>
      <w:r w:rsidRPr="002F1A34">
        <w:rPr>
          <w:sz w:val="28"/>
          <w:szCs w:val="28"/>
          <w:lang w:val="en-US"/>
        </w:rPr>
        <w:t>0000-0002-3600-4551</w:t>
      </w:r>
    </w:p>
    <w:p w14:paraId="1A538339" w14:textId="53119463" w:rsidR="00834A97" w:rsidRDefault="00834A97">
      <w:pPr>
        <w:rPr>
          <w:lang w:val="en-US"/>
        </w:rPr>
      </w:pPr>
    </w:p>
    <w:p w14:paraId="64767AFF" w14:textId="77777777" w:rsidR="002F1A34" w:rsidRDefault="002F1A34">
      <w:pPr>
        <w:rPr>
          <w:lang w:val="en-US"/>
        </w:rPr>
      </w:pPr>
    </w:p>
    <w:p w14:paraId="297BFB6B" w14:textId="2DC55A25" w:rsidR="00834A97" w:rsidRPr="002F1A34" w:rsidRDefault="002F1A34">
      <w:pPr>
        <w:rPr>
          <w:sz w:val="28"/>
          <w:szCs w:val="28"/>
          <w:lang w:val="en-US"/>
        </w:rPr>
      </w:pPr>
      <w:r w:rsidRPr="002F1A34">
        <w:rPr>
          <w:b/>
          <w:bCs/>
          <w:sz w:val="28"/>
          <w:szCs w:val="28"/>
          <w:lang w:val="en-US"/>
        </w:rPr>
        <w:t>Conflict of interest statement:</w:t>
      </w:r>
      <w:r w:rsidRPr="002F1A34">
        <w:rPr>
          <w:sz w:val="28"/>
          <w:szCs w:val="28"/>
          <w:lang w:val="en-US"/>
        </w:rPr>
        <w:t xml:space="preserve"> Nothing to declare</w:t>
      </w:r>
    </w:p>
    <w:p w14:paraId="1E29C12C" w14:textId="42E467B6" w:rsidR="00834A97" w:rsidRDefault="00834A97">
      <w:pPr>
        <w:rPr>
          <w:lang w:val="en-US"/>
        </w:rPr>
      </w:pPr>
    </w:p>
    <w:p w14:paraId="4F6B89D5" w14:textId="6B938C9D" w:rsidR="00834A97" w:rsidRDefault="00834A97">
      <w:pPr>
        <w:rPr>
          <w:lang w:val="en-US"/>
        </w:rPr>
      </w:pPr>
    </w:p>
    <w:p w14:paraId="168653E1" w14:textId="3A4CA77F" w:rsidR="00834A97" w:rsidRDefault="00834A97">
      <w:pPr>
        <w:rPr>
          <w:lang w:val="en-US"/>
        </w:rPr>
      </w:pPr>
    </w:p>
    <w:p w14:paraId="29C274ED" w14:textId="240C6E02" w:rsidR="00834A97" w:rsidRDefault="00834A97">
      <w:pPr>
        <w:rPr>
          <w:lang w:val="en-US"/>
        </w:rPr>
      </w:pPr>
    </w:p>
    <w:p w14:paraId="0BE50843" w14:textId="6C7ABB64" w:rsidR="00834A97" w:rsidRDefault="00834A97">
      <w:pPr>
        <w:rPr>
          <w:lang w:val="en-US"/>
        </w:rPr>
      </w:pPr>
    </w:p>
    <w:p w14:paraId="3B73EF5A" w14:textId="69B22BA1" w:rsidR="00834A97" w:rsidRDefault="00834A97">
      <w:pPr>
        <w:rPr>
          <w:lang w:val="en-US"/>
        </w:rPr>
      </w:pPr>
    </w:p>
    <w:p w14:paraId="7340BAD1" w14:textId="154BE362" w:rsidR="00834A97" w:rsidRDefault="00834A97">
      <w:pPr>
        <w:rPr>
          <w:lang w:val="en-US"/>
        </w:rPr>
      </w:pPr>
    </w:p>
    <w:p w14:paraId="1B5ED908" w14:textId="20B8C4C0" w:rsidR="00834A97" w:rsidRDefault="00834A97">
      <w:pPr>
        <w:rPr>
          <w:lang w:val="en-US"/>
        </w:rPr>
      </w:pPr>
    </w:p>
    <w:p w14:paraId="6B60C01B" w14:textId="79B6BB26" w:rsidR="00834A97" w:rsidRDefault="00834A97">
      <w:pPr>
        <w:rPr>
          <w:lang w:val="en-US"/>
        </w:rPr>
      </w:pPr>
    </w:p>
    <w:p w14:paraId="72369E02" w14:textId="3458A0A6" w:rsidR="00834A97" w:rsidRDefault="00834A97">
      <w:pPr>
        <w:rPr>
          <w:lang w:val="en-US"/>
        </w:rPr>
      </w:pPr>
    </w:p>
    <w:p w14:paraId="4717C5C3" w14:textId="760AB249" w:rsidR="00834A97" w:rsidRDefault="00834A97">
      <w:pPr>
        <w:rPr>
          <w:lang w:val="en-US"/>
        </w:rPr>
      </w:pPr>
    </w:p>
    <w:p w14:paraId="7BA94796" w14:textId="282C4F96" w:rsidR="00834A97" w:rsidRDefault="00834A97">
      <w:pPr>
        <w:rPr>
          <w:lang w:val="en-US"/>
        </w:rPr>
      </w:pPr>
    </w:p>
    <w:p w14:paraId="0E67A0C4" w14:textId="77777777" w:rsidR="00527870" w:rsidRPr="00527870" w:rsidRDefault="00527870">
      <w:pPr>
        <w:rPr>
          <w:sz w:val="16"/>
          <w:szCs w:val="16"/>
          <w:lang w:val="en-US"/>
        </w:rPr>
      </w:pPr>
    </w:p>
    <w:p w14:paraId="24DD6D53" w14:textId="09B1E235" w:rsidR="00840CD5" w:rsidRPr="00D941C7" w:rsidRDefault="00840CD5">
      <w:pPr>
        <w:rPr>
          <w:b/>
          <w:bCs/>
          <w:color w:val="000000" w:themeColor="text1"/>
          <w:lang w:val="en-US"/>
        </w:rPr>
      </w:pPr>
      <w:r w:rsidRPr="00D941C7">
        <w:rPr>
          <w:b/>
          <w:bCs/>
          <w:color w:val="000000" w:themeColor="text1"/>
          <w:lang w:val="en-US"/>
        </w:rPr>
        <w:t>Introduction:</w:t>
      </w:r>
    </w:p>
    <w:p w14:paraId="19096B19" w14:textId="4B454D0B" w:rsidR="00840CD5" w:rsidRPr="00D941C7" w:rsidRDefault="003F34FD" w:rsidP="00822274">
      <w:pPr>
        <w:jc w:val="both"/>
        <w:rPr>
          <w:strike/>
          <w:color w:val="000000" w:themeColor="text1"/>
          <w:lang w:val="en-US"/>
        </w:rPr>
      </w:pPr>
      <w:r w:rsidRPr="00D941C7">
        <w:rPr>
          <w:color w:val="000000" w:themeColor="text1"/>
          <w:lang w:val="en-US"/>
        </w:rPr>
        <w:t xml:space="preserve">Patients after myocardial infarction (MI) remain at high risk of future cardiovascular </w:t>
      </w:r>
      <w:r w:rsidR="008726B9" w:rsidRPr="00D941C7">
        <w:rPr>
          <w:color w:val="000000" w:themeColor="text1"/>
          <w:lang w:val="en-US"/>
        </w:rPr>
        <w:t>events and low-den</w:t>
      </w:r>
      <w:r w:rsidR="003B0049" w:rsidRPr="00D941C7">
        <w:rPr>
          <w:color w:val="000000" w:themeColor="text1"/>
          <w:lang w:val="en-US"/>
        </w:rPr>
        <w:t>s</w:t>
      </w:r>
      <w:r w:rsidR="008726B9" w:rsidRPr="00D941C7">
        <w:rPr>
          <w:color w:val="000000" w:themeColor="text1"/>
          <w:lang w:val="en-US"/>
        </w:rPr>
        <w:t xml:space="preserve">ity </w:t>
      </w:r>
      <w:r w:rsidR="00AF40AF" w:rsidRPr="00AF40AF">
        <w:rPr>
          <w:color w:val="000000" w:themeColor="text1"/>
          <w:lang w:val="en-US"/>
        </w:rPr>
        <w:t>lipoprotein</w:t>
      </w:r>
      <w:r w:rsidR="00AF40AF">
        <w:rPr>
          <w:color w:val="000000" w:themeColor="text1"/>
          <w:lang w:val="en-US"/>
        </w:rPr>
        <w:t xml:space="preserve"> </w:t>
      </w:r>
      <w:r w:rsidR="008726B9" w:rsidRPr="00D941C7">
        <w:rPr>
          <w:color w:val="000000" w:themeColor="text1"/>
          <w:lang w:val="en-US"/>
        </w:rPr>
        <w:t>cholesterol (LDL-C) is one of the major modifiable risk factor</w:t>
      </w:r>
      <w:r w:rsidR="002C414E" w:rsidRPr="00D941C7">
        <w:rPr>
          <w:color w:val="000000" w:themeColor="text1"/>
          <w:lang w:val="en-US"/>
        </w:rPr>
        <w:t>s</w:t>
      </w:r>
      <w:r w:rsidR="002C414E" w:rsidRPr="00D941C7">
        <w:rPr>
          <w:color w:val="000000" w:themeColor="text1"/>
          <w:lang w:val="en-US"/>
        </w:rPr>
        <w:fldChar w:fldCharType="begin">
          <w:fldData xml:space="preserve">PEVuZE5vdGU+PENpdGU+PEF1dGhvcj5WaXNzZXJlbjwvQXV0aG9yPjxZZWFyPjIwMjE8L1llYXI+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 </w:instrText>
      </w:r>
      <w:r w:rsidR="002A14AB" w:rsidRPr="00D941C7">
        <w:rPr>
          <w:color w:val="000000" w:themeColor="text1"/>
          <w:lang w:val="en-US"/>
        </w:rPr>
        <w:fldChar w:fldCharType="begin">
          <w:fldData xml:space="preserve">PEVuZE5vdGU+PENpdGU+PEF1dGhvcj5WaXNzZXJlbjwvQXV0aG9yPjxZZWFyPjIwMjE8L1llYXI+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.DATA </w:instrText>
      </w:r>
      <w:r w:rsidR="002A14AB" w:rsidRPr="00D941C7">
        <w:rPr>
          <w:color w:val="000000" w:themeColor="text1"/>
          <w:lang w:val="en-US"/>
        </w:rPr>
      </w:r>
      <w:r w:rsidR="002A14AB" w:rsidRPr="00D941C7">
        <w:rPr>
          <w:color w:val="000000" w:themeColor="text1"/>
          <w:lang w:val="en-US"/>
        </w:rPr>
        <w:fldChar w:fldCharType="end"/>
      </w:r>
      <w:r w:rsidR="002C414E" w:rsidRPr="00D941C7">
        <w:rPr>
          <w:color w:val="000000" w:themeColor="text1"/>
          <w:lang w:val="en-US"/>
        </w:rPr>
      </w:r>
      <w:r w:rsidR="002C414E" w:rsidRPr="00D941C7">
        <w:rPr>
          <w:color w:val="000000" w:themeColor="text1"/>
          <w:lang w:val="en-US"/>
        </w:rPr>
        <w:fldChar w:fldCharType="separate"/>
      </w:r>
      <w:r w:rsidR="002A14AB" w:rsidRPr="00D941C7">
        <w:rPr>
          <w:noProof/>
          <w:color w:val="000000" w:themeColor="text1"/>
          <w:lang w:val="en-US"/>
        </w:rPr>
        <w:t>[1]</w:t>
      </w:r>
      <w:r w:rsidR="002C414E" w:rsidRPr="00D941C7">
        <w:rPr>
          <w:color w:val="000000" w:themeColor="text1"/>
          <w:lang w:val="en-US"/>
        </w:rPr>
        <w:fldChar w:fldCharType="end"/>
      </w:r>
      <w:r w:rsidR="002C414E" w:rsidRPr="00D941C7">
        <w:rPr>
          <w:color w:val="000000" w:themeColor="text1"/>
          <w:lang w:val="en-US"/>
        </w:rPr>
        <w:t xml:space="preserve">. </w:t>
      </w:r>
      <w:r w:rsidR="008726B9" w:rsidRPr="00D941C7">
        <w:rPr>
          <w:color w:val="000000" w:themeColor="text1"/>
          <w:lang w:val="en-US"/>
        </w:rPr>
        <w:t>C</w:t>
      </w:r>
      <w:r w:rsidRPr="00D941C7">
        <w:rPr>
          <w:color w:val="000000" w:themeColor="text1"/>
          <w:lang w:val="en-US"/>
        </w:rPr>
        <w:t xml:space="preserve">urrent guidelines </w:t>
      </w:r>
      <w:r w:rsidR="008726B9" w:rsidRPr="00D941C7">
        <w:rPr>
          <w:color w:val="000000" w:themeColor="text1"/>
          <w:lang w:val="en-US"/>
        </w:rPr>
        <w:t>recomm</w:t>
      </w:r>
      <w:r w:rsidR="00524A9A" w:rsidRPr="00D941C7">
        <w:rPr>
          <w:color w:val="000000" w:themeColor="text1"/>
          <w:lang w:val="en-US"/>
        </w:rPr>
        <w:t>e</w:t>
      </w:r>
      <w:r w:rsidR="008726B9" w:rsidRPr="00D941C7">
        <w:rPr>
          <w:color w:val="000000" w:themeColor="text1"/>
          <w:lang w:val="en-US"/>
        </w:rPr>
        <w:t>nd</w:t>
      </w:r>
      <w:r w:rsidRPr="00D941C7">
        <w:rPr>
          <w:color w:val="000000" w:themeColor="text1"/>
          <w:lang w:val="en-US"/>
        </w:rPr>
        <w:t xml:space="preserve"> </w:t>
      </w:r>
      <w:r w:rsidR="00631FC1" w:rsidRPr="00D941C7">
        <w:rPr>
          <w:color w:val="000000" w:themeColor="text1"/>
          <w:lang w:val="en-US"/>
        </w:rPr>
        <w:t xml:space="preserve">the goal of </w:t>
      </w:r>
      <w:r w:rsidR="008726B9" w:rsidRPr="00D941C7">
        <w:rPr>
          <w:color w:val="000000" w:themeColor="text1"/>
          <w:lang w:val="en-US"/>
        </w:rPr>
        <w:t>LDL-C</w:t>
      </w:r>
      <w:r w:rsidR="00631FC1" w:rsidRPr="00D941C7">
        <w:rPr>
          <w:color w:val="000000" w:themeColor="text1"/>
          <w:lang w:val="en-US"/>
        </w:rPr>
        <w:t xml:space="preserve"> levels</w:t>
      </w:r>
      <w:r w:rsidR="008726B9" w:rsidRPr="00D941C7">
        <w:rPr>
          <w:color w:val="000000" w:themeColor="text1"/>
          <w:lang w:val="en-US"/>
        </w:rPr>
        <w:t xml:space="preserve"> below </w:t>
      </w:r>
      <w:r w:rsidR="00631FC1" w:rsidRPr="00D941C7">
        <w:rPr>
          <w:color w:val="000000" w:themeColor="text1"/>
          <w:lang w:val="en-US"/>
        </w:rPr>
        <w:t>1.4 mmol/l for th</w:t>
      </w:r>
      <w:r w:rsidR="00980EA3" w:rsidRPr="00D941C7">
        <w:rPr>
          <w:color w:val="000000" w:themeColor="text1"/>
          <w:lang w:val="en-US"/>
        </w:rPr>
        <w:t>is</w:t>
      </w:r>
      <w:r w:rsidR="00631FC1" w:rsidRPr="00D941C7">
        <w:rPr>
          <w:color w:val="000000" w:themeColor="text1"/>
          <w:lang w:val="en-US"/>
        </w:rPr>
        <w:t xml:space="preserve"> </w:t>
      </w:r>
      <w:r w:rsidR="00980EA3" w:rsidRPr="00D941C7">
        <w:rPr>
          <w:color w:val="000000" w:themeColor="text1"/>
          <w:lang w:val="en-US"/>
        </w:rPr>
        <w:t>group</w:t>
      </w:r>
      <w:r w:rsidR="002C414E" w:rsidRPr="00D941C7">
        <w:rPr>
          <w:color w:val="000000" w:themeColor="text1"/>
          <w:lang w:val="en-US"/>
        </w:rPr>
        <w:fldChar w:fldCharType="begin">
          <w:fldData xml:space="preserve">PEVuZE5vdGU+PENpdGU+PEF1dGhvcj5WaXNzZXJlbjwvQXV0aG9yPjxZZWFyPjIwMjE8L1llYXI+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 </w:instrText>
      </w:r>
      <w:r w:rsidR="002A14AB" w:rsidRPr="00D941C7">
        <w:rPr>
          <w:color w:val="000000" w:themeColor="text1"/>
          <w:lang w:val="en-US"/>
        </w:rPr>
        <w:fldChar w:fldCharType="begin">
          <w:fldData xml:space="preserve">PEVuZE5vdGU+PENpdGU+PEF1dGhvcj5WaXNzZXJlbjwvQXV0aG9yPjxZZWFyPjIwMjE8L1llYXI+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.DATA </w:instrText>
      </w:r>
      <w:r w:rsidR="002A14AB" w:rsidRPr="00D941C7">
        <w:rPr>
          <w:color w:val="000000" w:themeColor="text1"/>
          <w:lang w:val="en-US"/>
        </w:rPr>
      </w:r>
      <w:r w:rsidR="002A14AB" w:rsidRPr="00D941C7">
        <w:rPr>
          <w:color w:val="000000" w:themeColor="text1"/>
          <w:lang w:val="en-US"/>
        </w:rPr>
        <w:fldChar w:fldCharType="end"/>
      </w:r>
      <w:r w:rsidR="002C414E" w:rsidRPr="00D941C7">
        <w:rPr>
          <w:color w:val="000000" w:themeColor="text1"/>
          <w:lang w:val="en-US"/>
        </w:rPr>
      </w:r>
      <w:r w:rsidR="002C414E" w:rsidRPr="00D941C7">
        <w:rPr>
          <w:color w:val="000000" w:themeColor="text1"/>
          <w:lang w:val="en-US"/>
        </w:rPr>
        <w:fldChar w:fldCharType="separate"/>
      </w:r>
      <w:r w:rsidR="002A14AB" w:rsidRPr="00D941C7">
        <w:rPr>
          <w:noProof/>
          <w:color w:val="000000" w:themeColor="text1"/>
          <w:lang w:val="en-US"/>
        </w:rPr>
        <w:t>[1]</w:t>
      </w:r>
      <w:r w:rsidR="002C414E" w:rsidRPr="00D941C7">
        <w:rPr>
          <w:color w:val="000000" w:themeColor="text1"/>
          <w:lang w:val="en-US"/>
        </w:rPr>
        <w:fldChar w:fldCharType="end"/>
      </w:r>
      <w:r w:rsidR="00631FC1" w:rsidRPr="00D941C7">
        <w:rPr>
          <w:color w:val="000000" w:themeColor="text1"/>
          <w:lang w:val="en-US"/>
        </w:rPr>
        <w:t xml:space="preserve">. The </w:t>
      </w:r>
      <w:r w:rsidR="008726B9" w:rsidRPr="00D941C7">
        <w:rPr>
          <w:color w:val="000000" w:themeColor="text1"/>
          <w:lang w:val="en-US"/>
        </w:rPr>
        <w:t>proposed</w:t>
      </w:r>
      <w:r w:rsidR="00631FC1" w:rsidRPr="00D941C7">
        <w:rPr>
          <w:color w:val="000000" w:themeColor="text1"/>
          <w:lang w:val="en-US"/>
        </w:rPr>
        <w:t xml:space="preserve"> treatments include high-dose statin </w:t>
      </w:r>
      <w:r w:rsidR="00822274" w:rsidRPr="00D941C7">
        <w:rPr>
          <w:color w:val="000000" w:themeColor="text1"/>
          <w:lang w:val="en-US"/>
        </w:rPr>
        <w:t xml:space="preserve">alone or combination therapy with ezetimibe depending on the LDL-C values and intensity of previous </w:t>
      </w:r>
      <w:r w:rsidR="008726B9" w:rsidRPr="00D941C7">
        <w:rPr>
          <w:color w:val="000000" w:themeColor="text1"/>
          <w:lang w:val="en-US"/>
        </w:rPr>
        <w:t>therapy</w:t>
      </w:r>
      <w:r w:rsidR="002814A6" w:rsidRPr="00D941C7">
        <w:rPr>
          <w:color w:val="000000" w:themeColor="text1"/>
          <w:lang w:val="en-US"/>
        </w:rPr>
        <w:fldChar w:fldCharType="begin">
          <w:fldData xml:space="preserve">PEVuZE5vdGU+PENpdGU+PEF1dGhvcj5CeXJuZTwvQXV0aG9yPjxZZWFyPjIwMjM8L1llYXI+PFJl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 </w:instrText>
      </w:r>
      <w:r w:rsidR="002A14AB" w:rsidRPr="00D941C7">
        <w:rPr>
          <w:color w:val="000000" w:themeColor="text1"/>
          <w:lang w:val="en-US"/>
        </w:rPr>
        <w:fldChar w:fldCharType="begin">
          <w:fldData xml:space="preserve">PEVuZE5vdGU+PENpdGU+PEF1dGhvcj5CeXJuZTwvQXV0aG9yPjxZZWFyPjIwMjM8L1llYXI+PFJl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.DATA </w:instrText>
      </w:r>
      <w:r w:rsidR="002A14AB" w:rsidRPr="00D941C7">
        <w:rPr>
          <w:color w:val="000000" w:themeColor="text1"/>
          <w:lang w:val="en-US"/>
        </w:rPr>
      </w:r>
      <w:r w:rsidR="002A14AB" w:rsidRPr="00D941C7">
        <w:rPr>
          <w:color w:val="000000" w:themeColor="text1"/>
          <w:lang w:val="en-US"/>
        </w:rPr>
        <w:fldChar w:fldCharType="end"/>
      </w:r>
      <w:r w:rsidR="002814A6" w:rsidRPr="00D941C7">
        <w:rPr>
          <w:color w:val="000000" w:themeColor="text1"/>
          <w:lang w:val="en-US"/>
        </w:rPr>
      </w:r>
      <w:r w:rsidR="002814A6" w:rsidRPr="00D941C7">
        <w:rPr>
          <w:color w:val="000000" w:themeColor="text1"/>
          <w:lang w:val="en-US"/>
        </w:rPr>
        <w:fldChar w:fldCharType="separate"/>
      </w:r>
      <w:r w:rsidR="002A14AB" w:rsidRPr="00D941C7">
        <w:rPr>
          <w:noProof/>
          <w:color w:val="000000" w:themeColor="text1"/>
          <w:lang w:val="en-US"/>
        </w:rPr>
        <w:t>[2]</w:t>
      </w:r>
      <w:r w:rsidR="002814A6" w:rsidRPr="00D941C7">
        <w:rPr>
          <w:color w:val="000000" w:themeColor="text1"/>
          <w:lang w:val="en-US"/>
        </w:rPr>
        <w:fldChar w:fldCharType="end"/>
      </w:r>
      <w:r w:rsidR="00631FC1" w:rsidRPr="00D941C7">
        <w:rPr>
          <w:color w:val="000000" w:themeColor="text1"/>
          <w:lang w:val="en-US"/>
        </w:rPr>
        <w:t>.</w:t>
      </w:r>
      <w:r w:rsidR="003057BD" w:rsidRPr="00D941C7">
        <w:rPr>
          <w:color w:val="000000" w:themeColor="text1"/>
          <w:lang w:val="en-US"/>
        </w:rPr>
        <w:t xml:space="preserve"> </w:t>
      </w:r>
      <w:r w:rsidR="00822274" w:rsidRPr="00D941C7">
        <w:rPr>
          <w:color w:val="000000" w:themeColor="text1"/>
          <w:lang w:val="en-US"/>
        </w:rPr>
        <w:t>In addition, PCSK-9</w:t>
      </w:r>
      <w:r w:rsidR="006565D1">
        <w:rPr>
          <w:color w:val="000000" w:themeColor="text1"/>
          <w:lang w:val="en-US"/>
        </w:rPr>
        <w:t xml:space="preserve"> </w:t>
      </w:r>
      <w:r w:rsidR="006565D1" w:rsidRPr="006565D1">
        <w:rPr>
          <w:color w:val="FF0000"/>
          <w:lang w:val="en-US"/>
        </w:rPr>
        <w:t>inhibitors (PCSK-9i)</w:t>
      </w:r>
      <w:r w:rsidR="00822274" w:rsidRPr="00D941C7">
        <w:rPr>
          <w:color w:val="000000" w:themeColor="text1"/>
          <w:lang w:val="en-US"/>
        </w:rPr>
        <w:t xml:space="preserve"> can be added when </w:t>
      </w:r>
      <w:r w:rsidR="007F2115" w:rsidRPr="00D941C7">
        <w:rPr>
          <w:color w:val="000000" w:themeColor="text1"/>
          <w:lang w:val="en-US"/>
        </w:rPr>
        <w:t xml:space="preserve">the </w:t>
      </w:r>
      <w:r w:rsidR="00822274" w:rsidRPr="00D941C7">
        <w:rPr>
          <w:color w:val="000000" w:themeColor="text1"/>
          <w:lang w:val="en-US"/>
        </w:rPr>
        <w:t>lipid goal is not achieved after 4-8 w</w:t>
      </w:r>
      <w:r w:rsidR="00980EA3" w:rsidRPr="00D941C7">
        <w:rPr>
          <w:color w:val="000000" w:themeColor="text1"/>
          <w:lang w:val="en-US"/>
        </w:rPr>
        <w:t>ee</w:t>
      </w:r>
      <w:r w:rsidR="00822274" w:rsidRPr="00D941C7">
        <w:rPr>
          <w:color w:val="000000" w:themeColor="text1"/>
          <w:lang w:val="en-US"/>
        </w:rPr>
        <w:t>k</w:t>
      </w:r>
      <w:r w:rsidR="00B5492B" w:rsidRPr="00D941C7">
        <w:rPr>
          <w:color w:val="000000" w:themeColor="text1"/>
          <w:lang w:val="en-US"/>
        </w:rPr>
        <w:t>s</w:t>
      </w:r>
      <w:r w:rsidR="00822274" w:rsidRPr="00D941C7">
        <w:rPr>
          <w:color w:val="000000" w:themeColor="text1"/>
          <w:lang w:val="en-US"/>
        </w:rPr>
        <w:t xml:space="preserve"> despite </w:t>
      </w:r>
      <w:r w:rsidR="00B5492B" w:rsidRPr="00D941C7">
        <w:rPr>
          <w:color w:val="000000" w:themeColor="text1"/>
          <w:lang w:val="en-US"/>
        </w:rPr>
        <w:t xml:space="preserve">the </w:t>
      </w:r>
      <w:r w:rsidR="00822274" w:rsidRPr="00D941C7">
        <w:rPr>
          <w:color w:val="000000" w:themeColor="text1"/>
          <w:lang w:val="en-US"/>
        </w:rPr>
        <w:t xml:space="preserve">highest tolerated combination </w:t>
      </w:r>
      <w:r w:rsidR="008726B9" w:rsidRPr="00D941C7">
        <w:rPr>
          <w:color w:val="000000" w:themeColor="text1"/>
          <w:lang w:val="en-US"/>
        </w:rPr>
        <w:t>regimen</w:t>
      </w:r>
      <w:r w:rsidR="004E0908" w:rsidRPr="00D941C7">
        <w:rPr>
          <w:color w:val="000000" w:themeColor="text1"/>
          <w:lang w:val="en-US"/>
        </w:rPr>
        <w:fldChar w:fldCharType="begin">
          <w:fldData xml:space="preserve">PEVuZE5vdGU+PENpdGU+PEF1dGhvcj5CYW5hY2g8L0F1dGhvcj48WWVhcj4yMDIxPC9ZZWFyPjxS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==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 </w:instrText>
      </w:r>
      <w:r w:rsidR="002A14AB" w:rsidRPr="00D941C7">
        <w:rPr>
          <w:color w:val="000000" w:themeColor="text1"/>
          <w:lang w:val="en-US"/>
        </w:rPr>
        <w:fldChar w:fldCharType="begin">
          <w:fldData xml:space="preserve">PEVuZE5vdGU+PENpdGU+PEF1dGhvcj5CYW5hY2g8L0F1dGhvcj48WWVhcj4yMDIxPC9ZZWFyPjxS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==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.DATA </w:instrText>
      </w:r>
      <w:r w:rsidR="002A14AB" w:rsidRPr="00D941C7">
        <w:rPr>
          <w:color w:val="000000" w:themeColor="text1"/>
          <w:lang w:val="en-US"/>
        </w:rPr>
      </w:r>
      <w:r w:rsidR="002A14AB" w:rsidRPr="00D941C7">
        <w:rPr>
          <w:color w:val="000000" w:themeColor="text1"/>
          <w:lang w:val="en-US"/>
        </w:rPr>
        <w:fldChar w:fldCharType="end"/>
      </w:r>
      <w:r w:rsidR="004E0908" w:rsidRPr="00D941C7">
        <w:rPr>
          <w:color w:val="000000" w:themeColor="text1"/>
          <w:lang w:val="en-US"/>
        </w:rPr>
      </w:r>
      <w:r w:rsidR="004E0908" w:rsidRPr="00D941C7">
        <w:rPr>
          <w:color w:val="000000" w:themeColor="text1"/>
          <w:lang w:val="en-US"/>
        </w:rPr>
        <w:fldChar w:fldCharType="separate"/>
      </w:r>
      <w:r w:rsidR="002A14AB" w:rsidRPr="00D941C7">
        <w:rPr>
          <w:noProof/>
          <w:color w:val="000000" w:themeColor="text1"/>
          <w:lang w:val="en-US"/>
        </w:rPr>
        <w:t>[3]</w:t>
      </w:r>
      <w:r w:rsidR="004E0908" w:rsidRPr="00D941C7">
        <w:rPr>
          <w:color w:val="000000" w:themeColor="text1"/>
          <w:lang w:val="en-US"/>
        </w:rPr>
        <w:fldChar w:fldCharType="end"/>
      </w:r>
      <w:r w:rsidR="00F04198" w:rsidRPr="00D941C7">
        <w:rPr>
          <w:color w:val="000000" w:themeColor="text1"/>
          <w:lang w:val="en-US"/>
        </w:rPr>
        <w:t>.</w:t>
      </w:r>
      <w:r w:rsidR="0083791A" w:rsidRPr="00D941C7">
        <w:rPr>
          <w:color w:val="000000" w:themeColor="text1"/>
          <w:lang w:val="en-US"/>
        </w:rPr>
        <w:t xml:space="preserve"> </w:t>
      </w:r>
      <w:r w:rsidR="004E02B6" w:rsidRPr="00D941C7">
        <w:rPr>
          <w:color w:val="000000" w:themeColor="text1"/>
          <w:lang w:val="en-US"/>
        </w:rPr>
        <w:t xml:space="preserve">Many studies </w:t>
      </w:r>
      <w:r w:rsidR="003B0049" w:rsidRPr="00D941C7">
        <w:rPr>
          <w:color w:val="000000" w:themeColor="text1"/>
          <w:lang w:val="en-US"/>
        </w:rPr>
        <w:t xml:space="preserve">in the Polish population </w:t>
      </w:r>
      <w:r w:rsidR="004E02B6" w:rsidRPr="00D941C7">
        <w:rPr>
          <w:color w:val="000000" w:themeColor="text1"/>
          <w:lang w:val="en-US"/>
        </w:rPr>
        <w:t xml:space="preserve">represent the data </w:t>
      </w:r>
      <w:r w:rsidR="0083791A" w:rsidRPr="00D941C7">
        <w:rPr>
          <w:color w:val="000000" w:themeColor="text1"/>
          <w:lang w:val="en-US"/>
        </w:rPr>
        <w:t xml:space="preserve">on </w:t>
      </w:r>
      <w:r w:rsidR="004E02B6" w:rsidRPr="00D941C7">
        <w:rPr>
          <w:color w:val="000000" w:themeColor="text1"/>
          <w:lang w:val="en-US"/>
        </w:rPr>
        <w:t xml:space="preserve">one-year lipid goal achievement </w:t>
      </w:r>
      <w:r w:rsidR="008726B9" w:rsidRPr="00D941C7">
        <w:rPr>
          <w:color w:val="000000" w:themeColor="text1"/>
          <w:lang w:val="en-US"/>
        </w:rPr>
        <w:t>after MI</w:t>
      </w:r>
      <w:r w:rsidR="00520735" w:rsidRPr="00D941C7">
        <w:rPr>
          <w:color w:val="000000" w:themeColor="text1"/>
          <w:lang w:val="en-US"/>
        </w:rPr>
        <w:fldChar w:fldCharType="begin">
          <w:fldData xml:space="preserve">PEVuZE5vdGU+PENpdGU+PEF1dGhvcj5Ob3dvd2llanNrYS1XaWV3aW9yYTwvQXV0aG9yPjxZZWFy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 </w:instrText>
      </w:r>
      <w:r w:rsidR="002A14AB" w:rsidRPr="00D941C7">
        <w:rPr>
          <w:color w:val="000000" w:themeColor="text1"/>
          <w:lang w:val="en-US"/>
        </w:rPr>
        <w:fldChar w:fldCharType="begin">
          <w:fldData xml:space="preserve">PEVuZE5vdGU+PENpdGU+PEF1dGhvcj5Ob3dvd2llanNrYS1XaWV3aW9yYTwvQXV0aG9yPjxZZWFy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.DATA </w:instrText>
      </w:r>
      <w:r w:rsidR="002A14AB" w:rsidRPr="00D941C7">
        <w:rPr>
          <w:color w:val="000000" w:themeColor="text1"/>
          <w:lang w:val="en-US"/>
        </w:rPr>
      </w:r>
      <w:r w:rsidR="002A14AB" w:rsidRPr="00D941C7">
        <w:rPr>
          <w:color w:val="000000" w:themeColor="text1"/>
          <w:lang w:val="en-US"/>
        </w:rPr>
        <w:fldChar w:fldCharType="end"/>
      </w:r>
      <w:r w:rsidR="00520735" w:rsidRPr="00D941C7">
        <w:rPr>
          <w:color w:val="000000" w:themeColor="text1"/>
          <w:lang w:val="en-US"/>
        </w:rPr>
      </w:r>
      <w:r w:rsidR="00520735" w:rsidRPr="00D941C7">
        <w:rPr>
          <w:color w:val="000000" w:themeColor="text1"/>
          <w:lang w:val="en-US"/>
        </w:rPr>
        <w:fldChar w:fldCharType="separate"/>
      </w:r>
      <w:r w:rsidR="002A14AB" w:rsidRPr="00D941C7">
        <w:rPr>
          <w:noProof/>
          <w:color w:val="000000" w:themeColor="text1"/>
          <w:lang w:val="en-US"/>
        </w:rPr>
        <w:t>[4, 5]</w:t>
      </w:r>
      <w:r w:rsidR="00520735" w:rsidRPr="00D941C7">
        <w:rPr>
          <w:color w:val="000000" w:themeColor="text1"/>
          <w:lang w:val="en-US"/>
        </w:rPr>
        <w:fldChar w:fldCharType="end"/>
      </w:r>
      <w:r w:rsidR="004E02B6" w:rsidRPr="00D941C7">
        <w:rPr>
          <w:color w:val="000000" w:themeColor="text1"/>
          <w:lang w:val="en-US"/>
        </w:rPr>
        <w:t xml:space="preserve">, however, </w:t>
      </w:r>
      <w:r w:rsidR="00822274" w:rsidRPr="00D941C7">
        <w:rPr>
          <w:color w:val="000000" w:themeColor="text1"/>
          <w:lang w:val="en-US"/>
        </w:rPr>
        <w:t>there is a lack of data on one-month follow-up and on clinical predictors of reaching the recommended</w:t>
      </w:r>
      <w:r w:rsidR="003B0049" w:rsidRPr="00D941C7">
        <w:rPr>
          <w:color w:val="000000" w:themeColor="text1"/>
          <w:lang w:val="en-US"/>
        </w:rPr>
        <w:t xml:space="preserve"> values.</w:t>
      </w:r>
      <w:r w:rsidR="00822274" w:rsidRPr="00D941C7">
        <w:rPr>
          <w:color w:val="000000" w:themeColor="text1"/>
          <w:lang w:val="en-US"/>
        </w:rPr>
        <w:t xml:space="preserve"> </w:t>
      </w:r>
      <w:r w:rsidR="003B0049" w:rsidRPr="00D941C7">
        <w:rPr>
          <w:color w:val="000000" w:themeColor="text1"/>
          <w:lang w:val="en-US"/>
        </w:rPr>
        <w:t xml:space="preserve">The aim of our study is to </w:t>
      </w:r>
      <w:r w:rsidR="003F3DFB" w:rsidRPr="00D941C7">
        <w:rPr>
          <w:color w:val="000000" w:themeColor="text1"/>
          <w:lang w:val="en-US"/>
        </w:rPr>
        <w:t>fill this gap and assess</w:t>
      </w:r>
      <w:r w:rsidR="003B0049" w:rsidRPr="00D941C7">
        <w:rPr>
          <w:color w:val="000000" w:themeColor="text1"/>
          <w:lang w:val="en-US"/>
        </w:rPr>
        <w:t xml:space="preserve"> th</w:t>
      </w:r>
      <w:r w:rsidR="00524A9A" w:rsidRPr="00D941C7">
        <w:rPr>
          <w:color w:val="000000" w:themeColor="text1"/>
          <w:lang w:val="en-US"/>
        </w:rPr>
        <w:t xml:space="preserve">e </w:t>
      </w:r>
      <w:r w:rsidR="003B0049" w:rsidRPr="00D941C7">
        <w:rPr>
          <w:color w:val="000000" w:themeColor="text1"/>
          <w:lang w:val="en-US"/>
        </w:rPr>
        <w:t xml:space="preserve">potential indication for PCSK-9i therapy </w:t>
      </w:r>
      <w:r w:rsidR="00C15DAB" w:rsidRPr="00D941C7">
        <w:rPr>
          <w:color w:val="000000" w:themeColor="text1"/>
          <w:lang w:val="en-US"/>
        </w:rPr>
        <w:t>one</w:t>
      </w:r>
      <w:r w:rsidR="00BB5A5C" w:rsidRPr="00D941C7">
        <w:rPr>
          <w:color w:val="000000" w:themeColor="text1"/>
          <w:lang w:val="en-US"/>
        </w:rPr>
        <w:t>-</w:t>
      </w:r>
      <w:r w:rsidR="003B0049" w:rsidRPr="00D941C7">
        <w:rPr>
          <w:color w:val="000000" w:themeColor="text1"/>
          <w:lang w:val="en-US"/>
        </w:rPr>
        <w:t>month after MI.</w:t>
      </w:r>
    </w:p>
    <w:p w14:paraId="7224F906" w14:textId="77777777" w:rsidR="00822274" w:rsidRPr="00D941C7" w:rsidRDefault="00822274" w:rsidP="00822274">
      <w:pPr>
        <w:jc w:val="both"/>
        <w:rPr>
          <w:color w:val="000000" w:themeColor="text1"/>
          <w:lang w:val="en-US"/>
        </w:rPr>
      </w:pPr>
    </w:p>
    <w:p w14:paraId="3B9E8291" w14:textId="77777777" w:rsidR="00520735" w:rsidRPr="00D941C7" w:rsidRDefault="00840CD5" w:rsidP="00B23645">
      <w:pPr>
        <w:jc w:val="both"/>
        <w:rPr>
          <w:color w:val="000000" w:themeColor="text1"/>
          <w:lang w:val="en-US"/>
        </w:rPr>
      </w:pPr>
      <w:r w:rsidRPr="00D941C7">
        <w:rPr>
          <w:b/>
          <w:bCs/>
          <w:color w:val="000000" w:themeColor="text1"/>
          <w:lang w:val="en-US"/>
        </w:rPr>
        <w:t>Methods:</w:t>
      </w:r>
      <w:r w:rsidRPr="00D941C7">
        <w:rPr>
          <w:color w:val="000000" w:themeColor="text1"/>
          <w:lang w:val="en-US"/>
        </w:rPr>
        <w:t xml:space="preserve"> </w:t>
      </w:r>
    </w:p>
    <w:p w14:paraId="52B66942" w14:textId="1F922BE7" w:rsidR="00840CD5" w:rsidRPr="00D941C7" w:rsidRDefault="00840CD5" w:rsidP="00B23645">
      <w:pPr>
        <w:jc w:val="both"/>
        <w:rPr>
          <w:color w:val="000000" w:themeColor="text1"/>
          <w:lang w:val="en-US"/>
        </w:rPr>
      </w:pPr>
      <w:r w:rsidRPr="00D941C7">
        <w:rPr>
          <w:color w:val="000000" w:themeColor="text1"/>
          <w:lang w:val="en-US"/>
        </w:rPr>
        <w:t xml:space="preserve">It was a single-center, prospective, </w:t>
      </w:r>
      <w:r w:rsidR="00B23645" w:rsidRPr="00D941C7">
        <w:rPr>
          <w:color w:val="000000" w:themeColor="text1"/>
          <w:lang w:val="en-US"/>
        </w:rPr>
        <w:t>pilot</w:t>
      </w:r>
      <w:r w:rsidRPr="00D941C7">
        <w:rPr>
          <w:color w:val="000000" w:themeColor="text1"/>
          <w:lang w:val="en-US"/>
        </w:rPr>
        <w:t xml:space="preserve"> study </w:t>
      </w:r>
      <w:r w:rsidR="00C27430" w:rsidRPr="00D941C7">
        <w:rPr>
          <w:color w:val="000000" w:themeColor="text1"/>
          <w:lang w:val="en-US"/>
        </w:rPr>
        <w:t xml:space="preserve">conducted in </w:t>
      </w:r>
      <w:r w:rsidR="00172032" w:rsidRPr="00D941C7">
        <w:rPr>
          <w:color w:val="000000" w:themeColor="text1"/>
          <w:lang w:val="en-US"/>
        </w:rPr>
        <w:t xml:space="preserve">the </w:t>
      </w:r>
      <w:r w:rsidR="005F2354" w:rsidRPr="00D941C7">
        <w:rPr>
          <w:color w:val="000000" w:themeColor="text1"/>
          <w:lang w:val="en-US"/>
        </w:rPr>
        <w:t>Clin</w:t>
      </w:r>
      <w:r w:rsidR="00D941C7">
        <w:rPr>
          <w:color w:val="000000" w:themeColor="text1"/>
          <w:lang w:val="en-US"/>
        </w:rPr>
        <w:t>i</w:t>
      </w:r>
      <w:r w:rsidR="005F2354" w:rsidRPr="00D941C7">
        <w:rPr>
          <w:color w:val="000000" w:themeColor="text1"/>
          <w:lang w:val="en-US"/>
        </w:rPr>
        <w:t>cal Department of</w:t>
      </w:r>
      <w:r w:rsidR="00303D39" w:rsidRPr="00D941C7">
        <w:rPr>
          <w:color w:val="000000" w:themeColor="text1"/>
          <w:lang w:val="en-US"/>
        </w:rPr>
        <w:t xml:space="preserve"> Cardiology in Nowy Sacz, Poland</w:t>
      </w:r>
      <w:r w:rsidR="00C27430" w:rsidRPr="00D941C7">
        <w:rPr>
          <w:color w:val="000000" w:themeColor="text1"/>
          <w:lang w:val="en-US"/>
        </w:rPr>
        <w:t xml:space="preserve"> between </w:t>
      </w:r>
      <w:r w:rsidR="00303D39" w:rsidRPr="00D941C7">
        <w:rPr>
          <w:color w:val="000000" w:themeColor="text1"/>
          <w:lang w:val="en-US"/>
        </w:rPr>
        <w:t>February 2022</w:t>
      </w:r>
      <w:r w:rsidR="00C27430" w:rsidRPr="00D941C7">
        <w:rPr>
          <w:color w:val="000000" w:themeColor="text1"/>
          <w:lang w:val="en-US"/>
        </w:rPr>
        <w:t xml:space="preserve"> and </w:t>
      </w:r>
      <w:r w:rsidR="00303D39" w:rsidRPr="00D941C7">
        <w:rPr>
          <w:color w:val="000000" w:themeColor="text1"/>
          <w:lang w:val="en-US"/>
        </w:rPr>
        <w:t>January 2023</w:t>
      </w:r>
      <w:r w:rsidR="00C27430" w:rsidRPr="00D941C7">
        <w:rPr>
          <w:color w:val="000000" w:themeColor="text1"/>
          <w:lang w:val="en-US"/>
        </w:rPr>
        <w:t xml:space="preserve"> </w:t>
      </w:r>
      <w:r w:rsidRPr="00D941C7">
        <w:rPr>
          <w:color w:val="000000" w:themeColor="text1"/>
          <w:lang w:val="en-US"/>
        </w:rPr>
        <w:t xml:space="preserve">including </w:t>
      </w:r>
      <w:r w:rsidR="00303D39" w:rsidRPr="00D941C7">
        <w:rPr>
          <w:color w:val="000000" w:themeColor="text1"/>
          <w:lang w:val="en-US"/>
        </w:rPr>
        <w:t xml:space="preserve">consecutive </w:t>
      </w:r>
      <w:r w:rsidRPr="00D941C7">
        <w:rPr>
          <w:color w:val="000000" w:themeColor="text1"/>
          <w:lang w:val="en-US"/>
        </w:rPr>
        <w:t xml:space="preserve">patients </w:t>
      </w:r>
      <w:r w:rsidR="00551CD4" w:rsidRPr="00D941C7">
        <w:rPr>
          <w:color w:val="000000" w:themeColor="text1"/>
          <w:lang w:val="en-US"/>
        </w:rPr>
        <w:t xml:space="preserve">presenting </w:t>
      </w:r>
      <w:r w:rsidRPr="00D941C7">
        <w:rPr>
          <w:color w:val="000000" w:themeColor="text1"/>
          <w:lang w:val="en-US"/>
        </w:rPr>
        <w:t xml:space="preserve">with </w:t>
      </w:r>
      <w:r w:rsidR="00CE5806" w:rsidRPr="00CE5806">
        <w:rPr>
          <w:color w:val="FF0000"/>
          <w:lang w:val="en-US"/>
        </w:rPr>
        <w:t>acute</w:t>
      </w:r>
      <w:r w:rsidR="00CE5806">
        <w:rPr>
          <w:color w:val="000000" w:themeColor="text1"/>
          <w:lang w:val="en-US"/>
        </w:rPr>
        <w:t xml:space="preserve"> </w:t>
      </w:r>
      <w:r w:rsidR="00FD2048" w:rsidRPr="00D941C7">
        <w:rPr>
          <w:color w:val="000000" w:themeColor="text1"/>
          <w:lang w:val="en-US"/>
        </w:rPr>
        <w:t>MI</w:t>
      </w:r>
      <w:r w:rsidR="00DA1CAD" w:rsidRPr="00D941C7">
        <w:rPr>
          <w:color w:val="000000" w:themeColor="text1"/>
          <w:lang w:val="en-US"/>
        </w:rPr>
        <w:t xml:space="preserve"> </w:t>
      </w:r>
      <w:r w:rsidR="00B26C4A" w:rsidRPr="00D941C7">
        <w:rPr>
          <w:color w:val="000000" w:themeColor="text1"/>
          <w:lang w:val="en-US"/>
        </w:rPr>
        <w:t>and treated with percutaneous coronary intervention (PCI)</w:t>
      </w:r>
      <w:r w:rsidRPr="00D941C7">
        <w:rPr>
          <w:color w:val="000000" w:themeColor="text1"/>
          <w:lang w:val="en-US"/>
        </w:rPr>
        <w:t xml:space="preserve">. Exclusion criteria </w:t>
      </w:r>
      <w:proofErr w:type="gramStart"/>
      <w:r w:rsidRPr="00D941C7">
        <w:rPr>
          <w:color w:val="000000" w:themeColor="text1"/>
          <w:lang w:val="en-US"/>
        </w:rPr>
        <w:t>were:</w:t>
      </w:r>
      <w:proofErr w:type="gramEnd"/>
      <w:r w:rsidR="00303D39" w:rsidRPr="00D941C7">
        <w:rPr>
          <w:color w:val="000000" w:themeColor="text1"/>
          <w:lang w:val="en-US"/>
        </w:rPr>
        <w:t xml:space="preserve"> lack of consent or missing data on lipid assessment </w:t>
      </w:r>
      <w:r w:rsidR="00C44C81" w:rsidRPr="00D941C7">
        <w:rPr>
          <w:color w:val="000000" w:themeColor="text1"/>
          <w:lang w:val="en-US"/>
        </w:rPr>
        <w:t xml:space="preserve">during the index hospitalization or </w:t>
      </w:r>
      <w:r w:rsidR="00B26C4A" w:rsidRPr="00D941C7">
        <w:rPr>
          <w:color w:val="000000" w:themeColor="text1"/>
          <w:lang w:val="en-US"/>
        </w:rPr>
        <w:t xml:space="preserve">one </w:t>
      </w:r>
      <w:r w:rsidR="00303D39" w:rsidRPr="00D941C7">
        <w:rPr>
          <w:color w:val="000000" w:themeColor="text1"/>
          <w:lang w:val="en-US"/>
        </w:rPr>
        <w:t xml:space="preserve">month after discharge. </w:t>
      </w:r>
      <w:r w:rsidR="00551CD4" w:rsidRPr="00D941C7">
        <w:rPr>
          <w:color w:val="000000" w:themeColor="text1"/>
          <w:lang w:val="en-US"/>
        </w:rPr>
        <w:t xml:space="preserve">Patients underwent the measurements of lipid profile in the first 24 hours </w:t>
      </w:r>
      <w:r w:rsidR="00FE5569" w:rsidRPr="00D941C7">
        <w:rPr>
          <w:color w:val="000000" w:themeColor="text1"/>
          <w:lang w:val="en-US"/>
        </w:rPr>
        <w:t xml:space="preserve">(baseline) </w:t>
      </w:r>
      <w:r w:rsidR="00551CD4" w:rsidRPr="00D941C7">
        <w:rPr>
          <w:color w:val="000000" w:themeColor="text1"/>
          <w:lang w:val="en-US"/>
        </w:rPr>
        <w:t>and one</w:t>
      </w:r>
      <w:r w:rsidR="00BB5A5C" w:rsidRPr="00D941C7">
        <w:rPr>
          <w:color w:val="000000" w:themeColor="text1"/>
          <w:lang w:val="en-US"/>
        </w:rPr>
        <w:t>-</w:t>
      </w:r>
      <w:r w:rsidR="00551CD4" w:rsidRPr="00D941C7">
        <w:rPr>
          <w:color w:val="000000" w:themeColor="text1"/>
          <w:lang w:val="en-US"/>
        </w:rPr>
        <w:t>month after</w:t>
      </w:r>
      <w:r w:rsidR="00FE5569" w:rsidRPr="00D941C7">
        <w:rPr>
          <w:color w:val="000000" w:themeColor="text1"/>
          <w:lang w:val="en-US"/>
        </w:rPr>
        <w:t xml:space="preserve"> </w:t>
      </w:r>
      <w:r w:rsidR="00303D39" w:rsidRPr="00D941C7">
        <w:rPr>
          <w:color w:val="000000" w:themeColor="text1"/>
          <w:lang w:val="en-US"/>
        </w:rPr>
        <w:t>discharge from the hospital</w:t>
      </w:r>
      <w:r w:rsidR="0051130E" w:rsidRPr="00D941C7">
        <w:rPr>
          <w:color w:val="000000" w:themeColor="text1"/>
          <w:lang w:val="en-US"/>
        </w:rPr>
        <w:t xml:space="preserve"> (follow-up)</w:t>
      </w:r>
      <w:r w:rsidR="00551CD4" w:rsidRPr="00D941C7">
        <w:rPr>
          <w:color w:val="000000" w:themeColor="text1"/>
          <w:lang w:val="en-US"/>
        </w:rPr>
        <w:t xml:space="preserve">. Measurements </w:t>
      </w:r>
      <w:r w:rsidR="00B26C4A" w:rsidRPr="00D941C7">
        <w:rPr>
          <w:color w:val="000000" w:themeColor="text1"/>
          <w:lang w:val="en-US"/>
        </w:rPr>
        <w:t xml:space="preserve">of 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high-density lipoprotein cholesterol</w:t>
      </w:r>
      <w:r w:rsidR="00083013" w:rsidRPr="00D941C7">
        <w:rPr>
          <w:color w:val="000000" w:themeColor="text1"/>
          <w:lang w:val="en-US"/>
        </w:rPr>
        <w:t xml:space="preserve"> </w:t>
      </w:r>
      <w:r w:rsidR="00083013">
        <w:rPr>
          <w:color w:val="000000" w:themeColor="text1"/>
          <w:lang w:val="en-US"/>
        </w:rPr>
        <w:t>(</w:t>
      </w:r>
      <w:r w:rsidR="00B26C4A" w:rsidRPr="00D941C7">
        <w:rPr>
          <w:color w:val="000000" w:themeColor="text1"/>
          <w:lang w:val="en-US"/>
        </w:rPr>
        <w:t>HDL</w:t>
      </w:r>
      <w:r w:rsidR="00083013">
        <w:rPr>
          <w:color w:val="FF0000"/>
          <w:lang w:val="en-US"/>
        </w:rPr>
        <w:t>-C)</w:t>
      </w:r>
      <w:r w:rsidR="00B26C4A" w:rsidRPr="00D941C7">
        <w:rPr>
          <w:color w:val="000000" w:themeColor="text1"/>
          <w:lang w:val="en-US"/>
        </w:rPr>
        <w:t>, LDL</w:t>
      </w:r>
      <w:r w:rsidR="00083013" w:rsidRPr="00083013">
        <w:rPr>
          <w:color w:val="FF0000"/>
          <w:lang w:val="en-US"/>
        </w:rPr>
        <w:t>-C</w:t>
      </w:r>
      <w:r w:rsidR="00B26C4A" w:rsidRPr="00D941C7">
        <w:rPr>
          <w:color w:val="000000" w:themeColor="text1"/>
          <w:lang w:val="en-US"/>
        </w:rPr>
        <w:t xml:space="preserve">, total cholesterol, and triglycerides </w:t>
      </w:r>
      <w:r w:rsidR="00551CD4" w:rsidRPr="00D941C7">
        <w:rPr>
          <w:color w:val="000000" w:themeColor="text1"/>
          <w:lang w:val="en-US"/>
        </w:rPr>
        <w:t xml:space="preserve">were performed by certified laboratory technicians in the </w:t>
      </w:r>
      <w:r w:rsidR="00303D39" w:rsidRPr="00D941C7">
        <w:rPr>
          <w:color w:val="000000" w:themeColor="text1"/>
          <w:lang w:val="en-US"/>
        </w:rPr>
        <w:t>hospital department of laboratory diagnostics</w:t>
      </w:r>
      <w:r w:rsidR="00B26C4A" w:rsidRPr="00D941C7">
        <w:rPr>
          <w:color w:val="000000" w:themeColor="text1"/>
          <w:lang w:val="en-US"/>
        </w:rPr>
        <w:t xml:space="preserve">, </w:t>
      </w:r>
      <w:r w:rsidR="00551CD4" w:rsidRPr="00D941C7">
        <w:rPr>
          <w:color w:val="000000" w:themeColor="text1"/>
          <w:lang w:val="en-US"/>
        </w:rPr>
        <w:t xml:space="preserve">adhering to international standards. Clinical data was obtained </w:t>
      </w:r>
      <w:r w:rsidR="00B23645" w:rsidRPr="00D941C7">
        <w:rPr>
          <w:color w:val="000000" w:themeColor="text1"/>
          <w:lang w:val="en-US"/>
        </w:rPr>
        <w:t xml:space="preserve">from patients </w:t>
      </w:r>
      <w:r w:rsidR="00B26C4A" w:rsidRPr="00D941C7">
        <w:rPr>
          <w:color w:val="000000" w:themeColor="text1"/>
          <w:lang w:val="en-US"/>
        </w:rPr>
        <w:t>and medical records</w:t>
      </w:r>
      <w:r w:rsidR="00B23645" w:rsidRPr="00D941C7">
        <w:rPr>
          <w:color w:val="000000" w:themeColor="text1"/>
          <w:lang w:val="en-US"/>
        </w:rPr>
        <w:t xml:space="preserve">. </w:t>
      </w:r>
      <w:r w:rsidR="00FA65B8" w:rsidRPr="00D941C7">
        <w:rPr>
          <w:color w:val="000000" w:themeColor="text1"/>
          <w:lang w:val="en-US"/>
        </w:rPr>
        <w:t>Achievement of lipid goal was defined as LDL</w:t>
      </w:r>
      <w:r w:rsidR="00083013" w:rsidRPr="00083013">
        <w:rPr>
          <w:color w:val="FF0000"/>
          <w:lang w:val="en-US"/>
        </w:rPr>
        <w:t>-C</w:t>
      </w:r>
      <w:r w:rsidR="00FA65B8" w:rsidRPr="00083013">
        <w:rPr>
          <w:color w:val="FF0000"/>
          <w:lang w:val="en-US"/>
        </w:rPr>
        <w:t xml:space="preserve"> </w:t>
      </w:r>
      <w:r w:rsidR="00FA65B8" w:rsidRPr="00D941C7">
        <w:rPr>
          <w:color w:val="000000" w:themeColor="text1"/>
          <w:lang w:val="en-US"/>
        </w:rPr>
        <w:t xml:space="preserve">level </w:t>
      </w:r>
      <w:r w:rsidR="00FE5569" w:rsidRPr="00D941C7">
        <w:rPr>
          <w:color w:val="000000" w:themeColor="text1"/>
          <w:lang w:val="en-US"/>
        </w:rPr>
        <w:t>at</w:t>
      </w:r>
      <w:r w:rsidR="00FA65B8" w:rsidRPr="00D941C7">
        <w:rPr>
          <w:color w:val="000000" w:themeColor="text1"/>
          <w:lang w:val="en-US"/>
        </w:rPr>
        <w:t xml:space="preserve"> follow-up</w:t>
      </w:r>
      <w:r w:rsidR="00C67147">
        <w:rPr>
          <w:color w:val="000000" w:themeColor="text1"/>
          <w:lang w:val="en-US"/>
        </w:rPr>
        <w:t xml:space="preserve"> </w:t>
      </w:r>
      <w:r w:rsidR="00FE5569" w:rsidRPr="00D941C7">
        <w:rPr>
          <w:color w:val="000000" w:themeColor="text1"/>
          <w:lang w:val="en-US"/>
        </w:rPr>
        <w:t>&lt;</w:t>
      </w:r>
      <w:r w:rsidR="00C67147">
        <w:rPr>
          <w:color w:val="000000" w:themeColor="text1"/>
          <w:lang w:val="en-US"/>
        </w:rPr>
        <w:t xml:space="preserve"> </w:t>
      </w:r>
      <w:r w:rsidR="00FE5569" w:rsidRPr="00D941C7">
        <w:rPr>
          <w:color w:val="000000" w:themeColor="text1"/>
          <w:lang w:val="en-US"/>
        </w:rPr>
        <w:t>1.4 mmol/l.</w:t>
      </w:r>
      <w:r w:rsidR="00303D39" w:rsidRPr="00D941C7">
        <w:rPr>
          <w:color w:val="000000" w:themeColor="text1"/>
          <w:lang w:val="en-US"/>
        </w:rPr>
        <w:t xml:space="preserve"> The medical doctors caring for the patient were given written recommendations on discharge lipid-lowering therapy </w:t>
      </w:r>
      <w:r w:rsidR="00C15DAB" w:rsidRPr="00D941C7">
        <w:rPr>
          <w:color w:val="000000" w:themeColor="text1"/>
          <w:lang w:val="en-US"/>
        </w:rPr>
        <w:t>and lifestyle modification</w:t>
      </w:r>
      <w:r w:rsidR="00BB5A5C" w:rsidRPr="00D941C7">
        <w:rPr>
          <w:color w:val="000000" w:themeColor="text1"/>
          <w:lang w:val="en-US"/>
        </w:rPr>
        <w:t>s</w:t>
      </w:r>
      <w:r w:rsidR="00C15DAB" w:rsidRPr="00D941C7">
        <w:rPr>
          <w:color w:val="000000" w:themeColor="text1"/>
          <w:lang w:val="en-US"/>
        </w:rPr>
        <w:t xml:space="preserve"> </w:t>
      </w:r>
      <w:r w:rsidR="00B35265" w:rsidRPr="00D941C7">
        <w:rPr>
          <w:color w:val="000000" w:themeColor="text1"/>
          <w:lang w:val="en-US"/>
        </w:rPr>
        <w:t>according to the current consensus</w:t>
      </w:r>
      <w:r w:rsidR="00B35265" w:rsidRPr="00D941C7">
        <w:rPr>
          <w:color w:val="000000" w:themeColor="text1"/>
          <w:lang w:val="en-US"/>
        </w:rPr>
        <w:fldChar w:fldCharType="begin">
          <w:fldData xml:space="preserve">PEVuZE5vdGU+PENpdGU+PEF1dGhvcj5CYW5hY2g8L0F1dGhvcj48WWVhcj4yMDIxPC9ZZWFyPjxS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==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 </w:instrText>
      </w:r>
      <w:r w:rsidR="002A14AB" w:rsidRPr="00D941C7">
        <w:rPr>
          <w:color w:val="000000" w:themeColor="text1"/>
          <w:lang w:val="en-US"/>
        </w:rPr>
        <w:fldChar w:fldCharType="begin">
          <w:fldData xml:space="preserve">PEVuZE5vdGU+PENpdGU+PEF1dGhvcj5CYW5hY2g8L0F1dGhvcj48WWVhcj4yMDIxPC9ZZWFyPjxS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==
</w:fldData>
        </w:fldChar>
      </w:r>
      <w:r w:rsidR="002A14AB" w:rsidRPr="00D941C7">
        <w:rPr>
          <w:color w:val="000000" w:themeColor="text1"/>
          <w:lang w:val="en-US"/>
        </w:rPr>
        <w:instrText xml:space="preserve"> ADDIN EN.CITE.DATA </w:instrText>
      </w:r>
      <w:r w:rsidR="002A14AB" w:rsidRPr="00D941C7">
        <w:rPr>
          <w:color w:val="000000" w:themeColor="text1"/>
          <w:lang w:val="en-US"/>
        </w:rPr>
      </w:r>
      <w:r w:rsidR="002A14AB" w:rsidRPr="00D941C7">
        <w:rPr>
          <w:color w:val="000000" w:themeColor="text1"/>
          <w:lang w:val="en-US"/>
        </w:rPr>
        <w:fldChar w:fldCharType="end"/>
      </w:r>
      <w:r w:rsidR="00B35265" w:rsidRPr="00D941C7">
        <w:rPr>
          <w:color w:val="000000" w:themeColor="text1"/>
          <w:lang w:val="en-US"/>
        </w:rPr>
      </w:r>
      <w:r w:rsidR="00B35265" w:rsidRPr="00D941C7">
        <w:rPr>
          <w:color w:val="000000" w:themeColor="text1"/>
          <w:lang w:val="en-US"/>
        </w:rPr>
        <w:fldChar w:fldCharType="separate"/>
      </w:r>
      <w:r w:rsidR="002A14AB" w:rsidRPr="00D941C7">
        <w:rPr>
          <w:noProof/>
          <w:color w:val="000000" w:themeColor="text1"/>
          <w:lang w:val="en-US"/>
        </w:rPr>
        <w:t>[3]</w:t>
      </w:r>
      <w:r w:rsidR="00B35265" w:rsidRPr="00D941C7">
        <w:rPr>
          <w:color w:val="000000" w:themeColor="text1"/>
          <w:lang w:val="en-US"/>
        </w:rPr>
        <w:fldChar w:fldCharType="end"/>
      </w:r>
      <w:r w:rsidR="00303D39" w:rsidRPr="00D941C7">
        <w:rPr>
          <w:color w:val="000000" w:themeColor="text1"/>
          <w:lang w:val="en-US"/>
        </w:rPr>
        <w:t>.</w:t>
      </w:r>
      <w:r w:rsidR="00B35265" w:rsidRPr="00D941C7">
        <w:rPr>
          <w:color w:val="000000" w:themeColor="text1"/>
          <w:lang w:val="en-US"/>
        </w:rPr>
        <w:t xml:space="preserve"> </w:t>
      </w:r>
      <w:proofErr w:type="gramStart"/>
      <w:r w:rsidR="00FE5569" w:rsidRPr="00D941C7">
        <w:rPr>
          <w:color w:val="000000" w:themeColor="text1"/>
          <w:lang w:val="en-US"/>
        </w:rPr>
        <w:t>High-dose</w:t>
      </w:r>
      <w:proofErr w:type="gramEnd"/>
      <w:r w:rsidR="00FE5569" w:rsidRPr="00D941C7">
        <w:rPr>
          <w:color w:val="000000" w:themeColor="text1"/>
          <w:lang w:val="en-US"/>
        </w:rPr>
        <w:t xml:space="preserve"> of statin was defined as &gt;20mg for rosuvastatin and &gt;40mg for atorvastatin.</w:t>
      </w:r>
      <w:r w:rsidR="00326364" w:rsidRPr="00D941C7">
        <w:rPr>
          <w:color w:val="000000" w:themeColor="text1"/>
          <w:lang w:val="en-US"/>
        </w:rPr>
        <w:t xml:space="preserve"> All patients provided written informed consent. </w:t>
      </w:r>
      <w:r w:rsidR="00C27430" w:rsidRPr="00D941C7">
        <w:rPr>
          <w:color w:val="000000" w:themeColor="text1"/>
          <w:lang w:val="en-US"/>
        </w:rPr>
        <w:t xml:space="preserve">The study was approved by the </w:t>
      </w:r>
      <w:r w:rsidR="001B4D41" w:rsidRPr="00D941C7">
        <w:rPr>
          <w:color w:val="000000" w:themeColor="text1"/>
          <w:lang w:val="en-US"/>
        </w:rPr>
        <w:t>Bioe</w:t>
      </w:r>
      <w:r w:rsidR="00C27430" w:rsidRPr="00D941C7">
        <w:rPr>
          <w:color w:val="000000" w:themeColor="text1"/>
          <w:lang w:val="en-US"/>
        </w:rPr>
        <w:t>thic</w:t>
      </w:r>
      <w:r w:rsidR="00BE3275" w:rsidRPr="00D941C7">
        <w:rPr>
          <w:color w:val="000000" w:themeColor="text1"/>
          <w:lang w:val="en-US"/>
        </w:rPr>
        <w:t>al</w:t>
      </w:r>
      <w:r w:rsidR="00C27430" w:rsidRPr="00D941C7">
        <w:rPr>
          <w:color w:val="000000" w:themeColor="text1"/>
          <w:lang w:val="en-US"/>
        </w:rPr>
        <w:t xml:space="preserve"> </w:t>
      </w:r>
      <w:r w:rsidR="001B4D41" w:rsidRPr="00D941C7">
        <w:rPr>
          <w:color w:val="000000" w:themeColor="text1"/>
          <w:lang w:val="en-US"/>
        </w:rPr>
        <w:t>C</w:t>
      </w:r>
      <w:r w:rsidR="00C27430" w:rsidRPr="00D941C7">
        <w:rPr>
          <w:color w:val="000000" w:themeColor="text1"/>
          <w:lang w:val="en-US"/>
        </w:rPr>
        <w:t xml:space="preserve">ommittee </w:t>
      </w:r>
      <w:r w:rsidR="001B4D41" w:rsidRPr="00D941C7">
        <w:rPr>
          <w:color w:val="000000" w:themeColor="text1"/>
          <w:lang w:val="en-US"/>
        </w:rPr>
        <w:t>of Cracow Medical Chamber (No. 280/KBL/OIL/2020)</w:t>
      </w:r>
      <w:r w:rsidR="00C27430" w:rsidRPr="00D941C7">
        <w:rPr>
          <w:color w:val="000000" w:themeColor="text1"/>
          <w:lang w:val="en-US"/>
        </w:rPr>
        <w:t xml:space="preserve"> and conducted in accordance with the Declaration of Helsinki. The study complies with the STROBE guidelines for observational studies.</w:t>
      </w:r>
    </w:p>
    <w:p w14:paraId="4BF81454" w14:textId="0730AC0B" w:rsidR="00B23645" w:rsidRPr="00D941C7" w:rsidRDefault="00B23645" w:rsidP="00B23645">
      <w:pPr>
        <w:jc w:val="both"/>
        <w:rPr>
          <w:color w:val="000000" w:themeColor="text1"/>
          <w:lang w:val="en-US"/>
        </w:rPr>
      </w:pPr>
    </w:p>
    <w:p w14:paraId="69648EA9" w14:textId="77777777" w:rsidR="00520735" w:rsidRPr="00D941C7" w:rsidRDefault="00B23645" w:rsidP="00B23645">
      <w:pPr>
        <w:jc w:val="both"/>
        <w:rPr>
          <w:b/>
          <w:bCs/>
          <w:color w:val="000000" w:themeColor="text1"/>
          <w:lang w:val="en-US"/>
        </w:rPr>
      </w:pPr>
      <w:r w:rsidRPr="00D941C7">
        <w:rPr>
          <w:b/>
          <w:bCs/>
          <w:color w:val="000000" w:themeColor="text1"/>
          <w:lang w:val="en-US"/>
        </w:rPr>
        <w:t xml:space="preserve">Statistical analysis: </w:t>
      </w:r>
    </w:p>
    <w:p w14:paraId="7144C715" w14:textId="5AE4D659" w:rsidR="00B23645" w:rsidRPr="00D941C7" w:rsidRDefault="00B23645" w:rsidP="00B23645">
      <w:pPr>
        <w:jc w:val="both"/>
        <w:rPr>
          <w:color w:val="000000" w:themeColor="text1"/>
          <w:lang w:val="en-US"/>
        </w:rPr>
      </w:pPr>
      <w:r w:rsidRPr="00D941C7">
        <w:rPr>
          <w:color w:val="000000" w:themeColor="text1"/>
          <w:lang w:val="en-US"/>
        </w:rPr>
        <w:t>Statistical analysis was performed with the SPSS version 28.0 (IBM Corp, Armonk, NY, USA) and R</w:t>
      </w:r>
      <w:r w:rsidR="00326364" w:rsidRPr="00D941C7">
        <w:rPr>
          <w:rFonts w:ascii="Tahoma" w:hAnsi="Tahoma" w:cs="Tahoma"/>
          <w:color w:val="000000" w:themeColor="text1"/>
          <w:sz w:val="22"/>
          <w:szCs w:val="22"/>
          <w:lang w:val="en-US"/>
        </w:rPr>
        <w:t xml:space="preserve"> (</w:t>
      </w:r>
      <w:r w:rsidR="00326364" w:rsidRPr="00D941C7">
        <w:rPr>
          <w:color w:val="000000" w:themeColor="text1"/>
          <w:lang w:val="en-US"/>
        </w:rPr>
        <w:t>R Core Team 2021; version 4.1.1)</w:t>
      </w:r>
      <w:r w:rsidRPr="00D941C7">
        <w:rPr>
          <w:color w:val="000000" w:themeColor="text1"/>
          <w:lang w:val="en-US"/>
        </w:rPr>
        <w:t>. Distribution was assessed using the Kolmogorov-Smirnov test. Normally distributed data was presented as mean</w:t>
      </w:r>
      <w:r w:rsidR="00476F94">
        <w:rPr>
          <w:color w:val="000000" w:themeColor="text1"/>
          <w:lang w:val="en-US"/>
        </w:rPr>
        <w:t xml:space="preserve"> (</w:t>
      </w:r>
      <w:r w:rsidRPr="00D941C7">
        <w:rPr>
          <w:color w:val="000000" w:themeColor="text1"/>
          <w:lang w:val="en-US"/>
        </w:rPr>
        <w:t>standard deviation</w:t>
      </w:r>
      <w:r w:rsidR="00476F94">
        <w:rPr>
          <w:color w:val="000000" w:themeColor="text1"/>
          <w:lang w:val="en-US"/>
        </w:rPr>
        <w:t>)</w:t>
      </w:r>
      <w:r w:rsidRPr="00D941C7">
        <w:rPr>
          <w:color w:val="000000" w:themeColor="text1"/>
          <w:lang w:val="en-US"/>
        </w:rPr>
        <w:t xml:space="preserve">, whereas non-parametric variables were presented as median and interquartile range. Differences between the groups were assessed with </w:t>
      </w:r>
      <w:r w:rsidR="00FE5569" w:rsidRPr="00D941C7">
        <w:rPr>
          <w:color w:val="000000" w:themeColor="text1"/>
          <w:lang w:val="en-US"/>
        </w:rPr>
        <w:t xml:space="preserve">a </w:t>
      </w:r>
      <w:r w:rsidRPr="00D941C7">
        <w:rPr>
          <w:color w:val="000000" w:themeColor="text1"/>
          <w:lang w:val="en-US"/>
        </w:rPr>
        <w:t>T-test</w:t>
      </w:r>
      <w:r w:rsidR="00FF7983" w:rsidRPr="00D941C7">
        <w:rPr>
          <w:color w:val="000000" w:themeColor="text1"/>
          <w:lang w:val="en-US"/>
        </w:rPr>
        <w:t xml:space="preserve">, </w:t>
      </w:r>
      <w:r w:rsidRPr="00D941C7">
        <w:rPr>
          <w:color w:val="000000" w:themeColor="text1"/>
          <w:lang w:val="en-US"/>
        </w:rPr>
        <w:t>Wilcoxon signed-rank</w:t>
      </w:r>
      <w:r w:rsidR="00FE5569" w:rsidRPr="00D941C7">
        <w:rPr>
          <w:color w:val="000000" w:themeColor="text1"/>
          <w:lang w:val="en-US"/>
        </w:rPr>
        <w:t>,</w:t>
      </w:r>
      <w:r w:rsidRPr="00D941C7">
        <w:rPr>
          <w:color w:val="000000" w:themeColor="text1"/>
          <w:lang w:val="en-US"/>
        </w:rPr>
        <w:t xml:space="preserve"> </w:t>
      </w:r>
      <w:r w:rsidR="00FF7983" w:rsidRPr="00D941C7">
        <w:rPr>
          <w:color w:val="000000" w:themeColor="text1"/>
          <w:lang w:val="en-US"/>
        </w:rPr>
        <w:t>or Mann-Whitney U test</w:t>
      </w:r>
      <w:r w:rsidRPr="00D941C7">
        <w:rPr>
          <w:color w:val="000000" w:themeColor="text1"/>
          <w:lang w:val="en-US"/>
        </w:rPr>
        <w:t xml:space="preserve"> as appropriate. Categorical variables were presented as number</w:t>
      </w:r>
      <w:r w:rsidR="003E5E7C" w:rsidRPr="00D941C7">
        <w:rPr>
          <w:color w:val="000000" w:themeColor="text1"/>
          <w:lang w:val="en-US"/>
        </w:rPr>
        <w:t>s</w:t>
      </w:r>
      <w:r w:rsidRPr="00D941C7">
        <w:rPr>
          <w:color w:val="000000" w:themeColor="text1"/>
          <w:lang w:val="en-US"/>
        </w:rPr>
        <w:t xml:space="preserve"> and percentage</w:t>
      </w:r>
      <w:r w:rsidR="003E5E7C" w:rsidRPr="00D941C7">
        <w:rPr>
          <w:color w:val="000000" w:themeColor="text1"/>
          <w:lang w:val="en-US"/>
        </w:rPr>
        <w:t xml:space="preserve">s. The comparisons between categorical variables were done using </w:t>
      </w:r>
      <w:r w:rsidR="00FE5569" w:rsidRPr="00D941C7">
        <w:rPr>
          <w:color w:val="000000" w:themeColor="text1"/>
          <w:lang w:val="en-US"/>
        </w:rPr>
        <w:t xml:space="preserve">the </w:t>
      </w:r>
      <w:r w:rsidR="003E5E7C" w:rsidRPr="00D941C7">
        <w:rPr>
          <w:color w:val="000000" w:themeColor="text1"/>
          <w:lang w:val="en-US"/>
        </w:rPr>
        <w:t>Chi-square test or Fisher’s exact test as appropriate. The association</w:t>
      </w:r>
      <w:r w:rsidR="00FF7983" w:rsidRPr="00D941C7">
        <w:rPr>
          <w:color w:val="000000" w:themeColor="text1"/>
          <w:lang w:val="en-US"/>
        </w:rPr>
        <w:t>s</w:t>
      </w:r>
      <w:r w:rsidR="003E5E7C" w:rsidRPr="00D941C7">
        <w:rPr>
          <w:color w:val="000000" w:themeColor="text1"/>
          <w:lang w:val="en-US"/>
        </w:rPr>
        <w:t xml:space="preserve"> between </w:t>
      </w:r>
      <w:r w:rsidR="00FF2F63" w:rsidRPr="00D941C7">
        <w:rPr>
          <w:color w:val="000000" w:themeColor="text1"/>
          <w:lang w:val="en-US"/>
        </w:rPr>
        <w:t xml:space="preserve">baseline </w:t>
      </w:r>
      <w:r w:rsidR="003E5E7C" w:rsidRPr="00D941C7">
        <w:rPr>
          <w:color w:val="000000" w:themeColor="text1"/>
          <w:lang w:val="en-US"/>
        </w:rPr>
        <w:t xml:space="preserve">factors </w:t>
      </w:r>
      <w:r w:rsidR="00FF2F63" w:rsidRPr="00D941C7">
        <w:rPr>
          <w:color w:val="000000" w:themeColor="text1"/>
          <w:lang w:val="en-US"/>
        </w:rPr>
        <w:t xml:space="preserve">and achievement of lipid goals </w:t>
      </w:r>
      <w:r w:rsidR="00FF7983" w:rsidRPr="00D941C7">
        <w:rPr>
          <w:color w:val="000000" w:themeColor="text1"/>
          <w:lang w:val="en-US"/>
        </w:rPr>
        <w:t xml:space="preserve">were evaluated with logistic regression. </w:t>
      </w:r>
      <w:r w:rsidR="00AE095A" w:rsidRPr="00AE095A">
        <w:rPr>
          <w:color w:val="000000" w:themeColor="text1"/>
          <w:lang w:val="en-US"/>
        </w:rPr>
        <w:t xml:space="preserve">Adjusted logistic regression </w:t>
      </w:r>
      <w:r w:rsidR="00AE095A" w:rsidRPr="00AE095A">
        <w:rPr>
          <w:color w:val="FF0000"/>
          <w:lang w:val="en-US"/>
        </w:rPr>
        <w:t>models</w:t>
      </w:r>
      <w:r w:rsidR="00AE095A" w:rsidRPr="00AE095A">
        <w:rPr>
          <w:color w:val="000000" w:themeColor="text1"/>
          <w:lang w:val="en-US"/>
        </w:rPr>
        <w:t xml:space="preserve"> included baseline parameters </w:t>
      </w:r>
      <w:r w:rsidR="00AE095A" w:rsidRPr="006565D1">
        <w:rPr>
          <w:color w:val="FF0000"/>
          <w:lang w:val="en-US"/>
        </w:rPr>
        <w:t>w</w:t>
      </w:r>
      <w:r w:rsidR="006565D1" w:rsidRPr="006565D1">
        <w:rPr>
          <w:color w:val="FF0000"/>
          <w:lang w:val="en-US"/>
        </w:rPr>
        <w:t>hich achieved</w:t>
      </w:r>
      <w:r w:rsidR="00AE095A" w:rsidRPr="006565D1">
        <w:rPr>
          <w:color w:val="FF0000"/>
          <w:lang w:val="en-US"/>
        </w:rPr>
        <w:t xml:space="preserve"> </w:t>
      </w:r>
      <w:r w:rsidR="00AE095A" w:rsidRPr="00AE095A">
        <w:rPr>
          <w:color w:val="000000" w:themeColor="text1"/>
          <w:lang w:val="en-US"/>
        </w:rPr>
        <w:t xml:space="preserve">p&lt;0.1 </w:t>
      </w:r>
      <w:r w:rsidR="00AE095A" w:rsidRPr="00AE095A">
        <w:rPr>
          <w:color w:val="FF0000"/>
          <w:lang w:val="en-US"/>
        </w:rPr>
        <w:t>in simple logistic regression</w:t>
      </w:r>
      <w:r w:rsidR="00AE095A" w:rsidRPr="00AE095A">
        <w:rPr>
          <w:color w:val="000000" w:themeColor="text1"/>
          <w:lang w:val="en-US"/>
        </w:rPr>
        <w:t>.</w:t>
      </w:r>
      <w:r w:rsidR="00AE095A">
        <w:rPr>
          <w:color w:val="000000" w:themeColor="text1"/>
          <w:lang w:val="en-US"/>
        </w:rPr>
        <w:t xml:space="preserve"> </w:t>
      </w:r>
      <w:r w:rsidR="003E5E7C" w:rsidRPr="00D941C7">
        <w:rPr>
          <w:color w:val="000000" w:themeColor="text1"/>
          <w:lang w:val="en-US"/>
        </w:rPr>
        <w:t>All P-values are two-sided, and P-values below 0.05 were considered statistically significant.</w:t>
      </w:r>
    </w:p>
    <w:p w14:paraId="6974B861" w14:textId="62444521" w:rsidR="00FE5569" w:rsidRDefault="00FE5569" w:rsidP="00B23645">
      <w:pPr>
        <w:jc w:val="both"/>
        <w:rPr>
          <w:color w:val="000000" w:themeColor="text1"/>
          <w:lang w:val="en-US"/>
        </w:rPr>
      </w:pPr>
    </w:p>
    <w:p w14:paraId="701CF45A" w14:textId="21D71A15" w:rsidR="00522CCD" w:rsidRDefault="00522CCD" w:rsidP="00B23645">
      <w:pPr>
        <w:jc w:val="both"/>
        <w:rPr>
          <w:color w:val="000000" w:themeColor="text1"/>
          <w:lang w:val="en-US"/>
        </w:rPr>
      </w:pPr>
    </w:p>
    <w:p w14:paraId="541054FF" w14:textId="77777777" w:rsidR="00522CCD" w:rsidRPr="00D941C7" w:rsidRDefault="00522CCD" w:rsidP="00B23645">
      <w:pPr>
        <w:jc w:val="both"/>
        <w:rPr>
          <w:color w:val="000000" w:themeColor="text1"/>
          <w:lang w:val="en-US"/>
        </w:rPr>
      </w:pPr>
    </w:p>
    <w:p w14:paraId="4787250A" w14:textId="05F77170" w:rsidR="00FE5569" w:rsidRPr="00D941C7" w:rsidRDefault="00FE5569" w:rsidP="00B23645">
      <w:pPr>
        <w:jc w:val="both"/>
        <w:rPr>
          <w:b/>
          <w:bCs/>
          <w:color w:val="000000" w:themeColor="text1"/>
          <w:lang w:val="en-US"/>
        </w:rPr>
      </w:pPr>
      <w:r w:rsidRPr="00D941C7">
        <w:rPr>
          <w:b/>
          <w:bCs/>
          <w:color w:val="000000" w:themeColor="text1"/>
          <w:lang w:val="en-US"/>
        </w:rPr>
        <w:lastRenderedPageBreak/>
        <w:t>Results</w:t>
      </w:r>
      <w:r w:rsidR="00E63423" w:rsidRPr="00D941C7">
        <w:rPr>
          <w:b/>
          <w:bCs/>
          <w:color w:val="000000" w:themeColor="text1"/>
          <w:lang w:val="en-US"/>
        </w:rPr>
        <w:t xml:space="preserve"> and Discussion</w:t>
      </w:r>
      <w:r w:rsidRPr="00D941C7">
        <w:rPr>
          <w:b/>
          <w:bCs/>
          <w:color w:val="000000" w:themeColor="text1"/>
          <w:lang w:val="en-US"/>
        </w:rPr>
        <w:t>:</w:t>
      </w:r>
    </w:p>
    <w:p w14:paraId="3BED2C19" w14:textId="00A4275A" w:rsidR="00B10F42" w:rsidRPr="00D941C7" w:rsidRDefault="00C27430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color w:val="000000" w:themeColor="text1"/>
          <w:lang w:val="en-US"/>
        </w:rPr>
        <w:t xml:space="preserve">In total, </w:t>
      </w:r>
      <w:r w:rsidR="000920BA" w:rsidRPr="00D941C7">
        <w:rPr>
          <w:color w:val="000000" w:themeColor="text1"/>
          <w:lang w:val="en-US"/>
        </w:rPr>
        <w:t>97</w:t>
      </w:r>
      <w:r w:rsidRPr="00D941C7">
        <w:rPr>
          <w:color w:val="000000" w:themeColor="text1"/>
          <w:lang w:val="en-US"/>
        </w:rPr>
        <w:t xml:space="preserve"> patients were included in this study. </w:t>
      </w:r>
      <w:r w:rsidR="00326364" w:rsidRPr="00D941C7">
        <w:rPr>
          <w:color w:val="000000" w:themeColor="text1"/>
          <w:lang w:val="en-US"/>
        </w:rPr>
        <w:t>The me</w:t>
      </w:r>
      <w:r w:rsidR="00CB371B" w:rsidRPr="00D941C7">
        <w:rPr>
          <w:color w:val="000000" w:themeColor="text1"/>
          <w:lang w:val="en-US"/>
        </w:rPr>
        <w:t xml:space="preserve">dian </w:t>
      </w:r>
      <w:r w:rsidR="00326364" w:rsidRPr="00D941C7">
        <w:rPr>
          <w:color w:val="000000" w:themeColor="text1"/>
          <w:lang w:val="en-US"/>
        </w:rPr>
        <w:t xml:space="preserve">age was </w:t>
      </w:r>
      <w:r w:rsidR="00CB371B" w:rsidRPr="00D941C7">
        <w:rPr>
          <w:color w:val="000000" w:themeColor="text1"/>
          <w:lang w:val="en-US"/>
        </w:rPr>
        <w:t>64 (56-69)</w:t>
      </w:r>
      <w:r w:rsidR="00326364" w:rsidRPr="00D941C7">
        <w:rPr>
          <w:color w:val="000000" w:themeColor="text1"/>
          <w:lang w:val="en-US"/>
        </w:rPr>
        <w:t xml:space="preserve"> </w:t>
      </w:r>
      <w:r w:rsidR="00CB371B" w:rsidRPr="00D941C7">
        <w:rPr>
          <w:color w:val="000000" w:themeColor="text1"/>
          <w:lang w:val="en-US"/>
        </w:rPr>
        <w:t xml:space="preserve">years </w:t>
      </w:r>
      <w:r w:rsidR="00326364" w:rsidRPr="00D941C7">
        <w:rPr>
          <w:color w:val="000000" w:themeColor="text1"/>
          <w:lang w:val="en-US"/>
        </w:rPr>
        <w:t xml:space="preserve">and </w:t>
      </w:r>
      <w:r w:rsidR="005B0A61" w:rsidRPr="00D941C7">
        <w:rPr>
          <w:color w:val="000000" w:themeColor="text1"/>
          <w:lang w:val="en-US"/>
        </w:rPr>
        <w:t>49 (50.5%)</w:t>
      </w:r>
      <w:r w:rsidR="00326364" w:rsidRPr="00D941C7">
        <w:rPr>
          <w:color w:val="000000" w:themeColor="text1"/>
          <w:lang w:val="en-US"/>
        </w:rPr>
        <w:t xml:space="preserve"> patients presented with </w:t>
      </w:r>
      <w:r w:rsidR="00A5641D" w:rsidRPr="00A5641D">
        <w:rPr>
          <w:color w:val="FF0000"/>
          <w:lang w:val="en-US"/>
        </w:rPr>
        <w:t xml:space="preserve">ST-elevation </w:t>
      </w:r>
      <w:r w:rsidR="00326364" w:rsidRPr="00D941C7">
        <w:rPr>
          <w:color w:val="000000" w:themeColor="text1"/>
          <w:lang w:val="en-US"/>
        </w:rPr>
        <w:t>MI.</w:t>
      </w:r>
      <w:r w:rsidR="00E63423" w:rsidRPr="00D941C7">
        <w:rPr>
          <w:color w:val="000000" w:themeColor="text1"/>
          <w:lang w:val="en-US"/>
        </w:rPr>
        <w:t xml:space="preserve"> </w:t>
      </w:r>
      <w:r w:rsidR="00A7586E" w:rsidRPr="00D941C7">
        <w:rPr>
          <w:color w:val="000000" w:themeColor="text1"/>
          <w:lang w:val="en-US"/>
        </w:rPr>
        <w:t>In the whole group</w:t>
      </w:r>
      <w:r w:rsidR="00B5492B" w:rsidRPr="00D941C7">
        <w:rPr>
          <w:color w:val="000000" w:themeColor="text1"/>
          <w:lang w:val="en-US"/>
        </w:rPr>
        <w:t>,</w:t>
      </w:r>
      <w:r w:rsidR="00A7586E" w:rsidRPr="00D941C7">
        <w:rPr>
          <w:color w:val="000000" w:themeColor="text1"/>
          <w:lang w:val="en-US"/>
        </w:rPr>
        <w:t xml:space="preserve"> </w:t>
      </w:r>
      <w:r w:rsidR="005B0A61" w:rsidRPr="00D941C7">
        <w:rPr>
          <w:color w:val="000000" w:themeColor="text1"/>
          <w:lang w:val="en-US"/>
        </w:rPr>
        <w:t>64 (66.0%)</w:t>
      </w:r>
      <w:r w:rsidR="00A7586E" w:rsidRPr="00D941C7">
        <w:rPr>
          <w:color w:val="000000" w:themeColor="text1"/>
          <w:lang w:val="en-US"/>
        </w:rPr>
        <w:t xml:space="preserve"> </w:t>
      </w:r>
      <w:r w:rsidR="00B5492B" w:rsidRPr="00D941C7">
        <w:rPr>
          <w:color w:val="000000" w:themeColor="text1"/>
          <w:lang w:val="en-US"/>
        </w:rPr>
        <w:t xml:space="preserve">patients </w:t>
      </w:r>
      <w:r w:rsidR="00AF5058" w:rsidRPr="00D941C7">
        <w:rPr>
          <w:color w:val="000000" w:themeColor="text1"/>
          <w:lang w:val="en-US"/>
        </w:rPr>
        <w:t xml:space="preserve">were treated with </w:t>
      </w:r>
      <w:r w:rsidR="005B0A61" w:rsidRPr="00D941C7">
        <w:rPr>
          <w:color w:val="000000" w:themeColor="text1"/>
          <w:lang w:val="en-US"/>
        </w:rPr>
        <w:t xml:space="preserve">a </w:t>
      </w:r>
      <w:r w:rsidR="00AF5058" w:rsidRPr="00D941C7">
        <w:rPr>
          <w:color w:val="000000" w:themeColor="text1"/>
          <w:lang w:val="en-US"/>
        </w:rPr>
        <w:t>high-dose statin, and</w:t>
      </w:r>
      <w:r w:rsidR="005B0A61" w:rsidRPr="00D941C7">
        <w:rPr>
          <w:color w:val="000000" w:themeColor="text1"/>
          <w:lang w:val="en-US"/>
        </w:rPr>
        <w:t xml:space="preserve"> </w:t>
      </w:r>
      <w:r w:rsidR="00B26C4A" w:rsidRPr="00D941C7">
        <w:rPr>
          <w:color w:val="000000" w:themeColor="text1"/>
          <w:lang w:val="en-US"/>
        </w:rPr>
        <w:t>additional</w:t>
      </w:r>
      <w:r w:rsidR="00B5492B" w:rsidRPr="00D941C7">
        <w:rPr>
          <w:color w:val="000000" w:themeColor="text1"/>
          <w:lang w:val="en-US"/>
        </w:rPr>
        <w:t>l</w:t>
      </w:r>
      <w:r w:rsidR="00B26C4A" w:rsidRPr="00D941C7">
        <w:rPr>
          <w:color w:val="000000" w:themeColor="text1"/>
          <w:lang w:val="en-US"/>
        </w:rPr>
        <w:t xml:space="preserve">y </w:t>
      </w:r>
      <w:r w:rsidR="005B0A61" w:rsidRPr="00D941C7">
        <w:rPr>
          <w:color w:val="000000" w:themeColor="text1"/>
          <w:lang w:val="en-US"/>
        </w:rPr>
        <w:t xml:space="preserve">23 (23.7%) </w:t>
      </w:r>
      <w:r w:rsidR="00AF5058" w:rsidRPr="00D941C7">
        <w:rPr>
          <w:color w:val="000000" w:themeColor="text1"/>
          <w:lang w:val="en-US"/>
        </w:rPr>
        <w:t>with ezetimibe</w:t>
      </w:r>
      <w:r w:rsidR="00B26C4A" w:rsidRPr="00D941C7">
        <w:rPr>
          <w:color w:val="000000" w:themeColor="text1"/>
          <w:lang w:val="en-US"/>
        </w:rPr>
        <w:t xml:space="preserve">. After one month </w:t>
      </w:r>
      <w:r w:rsidR="00B5492B" w:rsidRPr="00D941C7">
        <w:rPr>
          <w:color w:val="000000" w:themeColor="text1"/>
          <w:lang w:val="en-US"/>
        </w:rPr>
        <w:t xml:space="preserve">of </w:t>
      </w:r>
      <w:r w:rsidR="00B26C4A" w:rsidRPr="00D941C7">
        <w:rPr>
          <w:color w:val="000000" w:themeColor="text1"/>
          <w:lang w:val="en-US"/>
        </w:rPr>
        <w:t>follow-up</w:t>
      </w:r>
      <w:r w:rsidR="00B5492B" w:rsidRPr="00D941C7">
        <w:rPr>
          <w:color w:val="000000" w:themeColor="text1"/>
          <w:lang w:val="en-US"/>
        </w:rPr>
        <w:t>,</w:t>
      </w:r>
      <w:r w:rsidR="00B26C4A" w:rsidRPr="00D941C7">
        <w:rPr>
          <w:color w:val="000000" w:themeColor="text1"/>
          <w:lang w:val="en-US"/>
        </w:rPr>
        <w:t xml:space="preserve"> the lipid goal was achieved in only 30</w:t>
      </w:r>
      <w:r w:rsidR="00B5492B" w:rsidRPr="00D941C7">
        <w:rPr>
          <w:color w:val="000000" w:themeColor="text1"/>
          <w:lang w:val="en-US"/>
        </w:rPr>
        <w:t>.</w:t>
      </w:r>
      <w:r w:rsidR="00B26C4A" w:rsidRPr="00D941C7">
        <w:rPr>
          <w:color w:val="000000" w:themeColor="text1"/>
          <w:lang w:val="en-US"/>
        </w:rPr>
        <w:t xml:space="preserve">9% of patients. </w:t>
      </w:r>
      <w:r w:rsidR="00AE095A" w:rsidRPr="00AE095A">
        <w:rPr>
          <w:color w:val="FF0000"/>
          <w:lang w:val="en-US"/>
        </w:rPr>
        <w:t>Patient</w:t>
      </w:r>
      <w:r w:rsidR="00B26C4A" w:rsidRPr="00AE095A">
        <w:rPr>
          <w:color w:val="FF0000"/>
          <w:lang w:val="en-US"/>
        </w:rPr>
        <w:t xml:space="preserve"> </w:t>
      </w:r>
      <w:r w:rsidR="00AE095A" w:rsidRPr="00AE095A">
        <w:rPr>
          <w:color w:val="FF0000"/>
          <w:lang w:val="en-US"/>
        </w:rPr>
        <w:t>characteristics</w:t>
      </w:r>
      <w:r w:rsidR="00B26C4A" w:rsidRPr="00D941C7">
        <w:rPr>
          <w:color w:val="000000" w:themeColor="text1"/>
          <w:lang w:val="en-US"/>
        </w:rPr>
        <w:t xml:space="preserve"> are presented in Table 1.</w:t>
      </w:r>
      <w:r w:rsidR="00326364" w:rsidRPr="00D941C7">
        <w:rPr>
          <w:color w:val="000000" w:themeColor="text1"/>
          <w:lang w:val="en-US"/>
        </w:rPr>
        <w:t xml:space="preserve"> There were significant </w:t>
      </w:r>
      <w:r w:rsidR="00314439" w:rsidRPr="00D941C7">
        <w:rPr>
          <w:color w:val="000000" w:themeColor="text1"/>
          <w:lang w:val="en-US"/>
        </w:rPr>
        <w:t>reduction</w:t>
      </w:r>
      <w:r w:rsidR="0084591F" w:rsidRPr="00D941C7">
        <w:rPr>
          <w:color w:val="000000" w:themeColor="text1"/>
          <w:lang w:val="en-US"/>
        </w:rPr>
        <w:t>s</w:t>
      </w:r>
      <w:r w:rsidR="00314439" w:rsidRPr="00D941C7">
        <w:rPr>
          <w:color w:val="000000" w:themeColor="text1"/>
          <w:lang w:val="en-US"/>
        </w:rPr>
        <w:t xml:space="preserve"> in </w:t>
      </w:r>
      <w:r w:rsidR="004207DD" w:rsidRPr="00D941C7">
        <w:rPr>
          <w:color w:val="000000" w:themeColor="text1"/>
          <w:lang w:val="en-US"/>
        </w:rPr>
        <w:t xml:space="preserve">mean </w:t>
      </w:r>
      <w:r w:rsidR="00314439" w:rsidRPr="00D941C7">
        <w:rPr>
          <w:color w:val="000000" w:themeColor="text1"/>
          <w:lang w:val="en-US"/>
        </w:rPr>
        <w:t>LDL</w:t>
      </w:r>
      <w:r w:rsidR="00083013" w:rsidRPr="00083013">
        <w:rPr>
          <w:color w:val="FF0000"/>
          <w:lang w:val="en-US"/>
        </w:rPr>
        <w:t>-C</w:t>
      </w:r>
      <w:r w:rsidR="004207DD" w:rsidRPr="00083013">
        <w:rPr>
          <w:color w:val="FF0000"/>
          <w:lang w:val="en-US"/>
        </w:rPr>
        <w:t xml:space="preserve"> </w:t>
      </w:r>
      <w:r w:rsidR="004207DD" w:rsidRPr="00D941C7">
        <w:rPr>
          <w:color w:val="000000" w:themeColor="text1"/>
          <w:lang w:val="en-US"/>
        </w:rPr>
        <w:t xml:space="preserve">values at </w:t>
      </w:r>
      <w:r w:rsidR="00B26C4A" w:rsidRPr="00D941C7">
        <w:rPr>
          <w:color w:val="000000" w:themeColor="text1"/>
          <w:lang w:val="en-US"/>
        </w:rPr>
        <w:t>one</w:t>
      </w:r>
      <w:r w:rsidR="00BB5A5C" w:rsidRPr="00D941C7">
        <w:rPr>
          <w:color w:val="000000" w:themeColor="text1"/>
          <w:lang w:val="en-US"/>
        </w:rPr>
        <w:t>-</w:t>
      </w:r>
      <w:r w:rsidR="00B26C4A" w:rsidRPr="00D941C7">
        <w:rPr>
          <w:color w:val="000000" w:themeColor="text1"/>
          <w:lang w:val="en-US"/>
        </w:rPr>
        <w:t xml:space="preserve">month follow-up in relation to baseline </w:t>
      </w:r>
      <w:r w:rsidR="00476F94">
        <w:rPr>
          <w:color w:val="000000" w:themeColor="text1"/>
          <w:lang w:val="en-US"/>
        </w:rPr>
        <w:t>[</w:t>
      </w:r>
      <w:r w:rsidR="00B26C4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1.69</w:t>
      </w:r>
      <w:r w:rsidR="00476F94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476F94" w:rsidRPr="00476F94">
        <w:rPr>
          <w:rFonts w:ascii="Calibri" w:eastAsia="Times New Roman" w:hAnsi="Calibri" w:cs="Calibri"/>
          <w:color w:val="FF0000"/>
          <w:lang w:val="en-US" w:eastAsia="pl-PL"/>
        </w:rPr>
        <w:t>(</w:t>
      </w:r>
      <w:r w:rsidR="00B26C4A" w:rsidRPr="00476F94">
        <w:rPr>
          <w:rFonts w:ascii="Calibri" w:eastAsia="Times New Roman" w:hAnsi="Calibri" w:cs="Calibri"/>
          <w:color w:val="FF0000"/>
          <w:lang w:val="en-US" w:eastAsia="pl-PL"/>
        </w:rPr>
        <w:t>0.66</w:t>
      </w:r>
      <w:r w:rsidR="00476F94" w:rsidRPr="00476F94">
        <w:rPr>
          <w:rFonts w:ascii="Calibri" w:eastAsia="Times New Roman" w:hAnsi="Calibri" w:cs="Calibri"/>
          <w:color w:val="FF0000"/>
          <w:lang w:val="en-US" w:eastAsia="pl-PL"/>
        </w:rPr>
        <w:t>)</w:t>
      </w:r>
      <w:r w:rsidR="00B26C4A" w:rsidRPr="00476F94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B26C4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mmol/l</w:t>
      </w:r>
      <w:r w:rsidR="00B26C4A" w:rsidRPr="00D941C7">
        <w:rPr>
          <w:color w:val="000000" w:themeColor="text1"/>
          <w:lang w:val="en-US"/>
        </w:rPr>
        <w:t xml:space="preserve"> vs </w:t>
      </w:r>
      <w:r w:rsidR="00314439" w:rsidRPr="00D941C7">
        <w:rPr>
          <w:color w:val="000000" w:themeColor="text1"/>
          <w:lang w:val="en-US"/>
        </w:rPr>
        <w:t>3.6</w:t>
      </w:r>
      <w:r w:rsidR="00476F94">
        <w:rPr>
          <w:color w:val="000000" w:themeColor="text1"/>
          <w:lang w:val="en-US"/>
        </w:rPr>
        <w:t xml:space="preserve"> </w:t>
      </w:r>
      <w:r w:rsidR="00476F94" w:rsidRPr="00476F94">
        <w:rPr>
          <w:color w:val="FF0000"/>
          <w:lang w:val="en-US"/>
        </w:rPr>
        <w:t>(</w:t>
      </w:r>
      <w:r w:rsidR="00314439" w:rsidRPr="00476F94">
        <w:rPr>
          <w:color w:val="FF0000"/>
          <w:lang w:val="en-US"/>
        </w:rPr>
        <w:t>1.18</w:t>
      </w:r>
      <w:r w:rsidR="00476F94" w:rsidRPr="00476F94">
        <w:rPr>
          <w:color w:val="FF0000"/>
          <w:lang w:val="en-US"/>
        </w:rPr>
        <w:t>)</w:t>
      </w:r>
      <w:r w:rsidR="00314439" w:rsidRPr="00476F94">
        <w:rPr>
          <w:color w:val="FF0000"/>
          <w:lang w:val="en-US"/>
        </w:rPr>
        <w:t xml:space="preserve"> </w:t>
      </w:r>
      <w:r w:rsidR="00314439" w:rsidRPr="00D941C7">
        <w:rPr>
          <w:color w:val="000000" w:themeColor="text1"/>
          <w:lang w:val="en-US"/>
        </w:rPr>
        <w:t>mmol/l, p&lt;0.001</w:t>
      </w:r>
      <w:r w:rsidR="00476F94">
        <w:rPr>
          <w:color w:val="000000" w:themeColor="text1"/>
          <w:lang w:val="en-US"/>
        </w:rPr>
        <w:t>],</w:t>
      </w:r>
      <w:r w:rsidR="004207DD" w:rsidRPr="00D941C7">
        <w:rPr>
          <w:color w:val="000000" w:themeColor="text1"/>
          <w:lang w:val="en-US"/>
        </w:rPr>
        <w:t xml:space="preserve"> as well as </w:t>
      </w:r>
      <w:r w:rsidR="00476F94">
        <w:rPr>
          <w:color w:val="000000" w:themeColor="text1"/>
          <w:lang w:val="en-US"/>
        </w:rPr>
        <w:t xml:space="preserve">in </w:t>
      </w:r>
      <w:r w:rsidR="004207DD" w:rsidRPr="00D941C7">
        <w:rPr>
          <w:color w:val="000000" w:themeColor="text1"/>
          <w:lang w:val="en-US"/>
        </w:rPr>
        <w:t>me</w:t>
      </w:r>
      <w:r w:rsidR="005B4177" w:rsidRPr="00D941C7">
        <w:rPr>
          <w:color w:val="000000" w:themeColor="text1"/>
          <w:lang w:val="en-US"/>
        </w:rPr>
        <w:t>dian</w:t>
      </w:r>
      <w:r w:rsidR="00314439" w:rsidRPr="00D941C7">
        <w:rPr>
          <w:color w:val="000000" w:themeColor="text1"/>
          <w:lang w:val="en-US"/>
        </w:rPr>
        <w:t xml:space="preserve"> HDL</w:t>
      </w:r>
      <w:r w:rsidR="00083013" w:rsidRPr="00083013">
        <w:rPr>
          <w:color w:val="FF0000"/>
          <w:lang w:val="en-US"/>
        </w:rPr>
        <w:t>-C</w:t>
      </w:r>
      <w:r w:rsidR="00314439" w:rsidRPr="00083013">
        <w:rPr>
          <w:color w:val="FF0000"/>
          <w:lang w:val="en-US"/>
        </w:rPr>
        <w:t xml:space="preserve"> </w:t>
      </w:r>
      <w:r w:rsidR="00476F94">
        <w:rPr>
          <w:color w:val="000000" w:themeColor="text1"/>
          <w:lang w:val="en-US"/>
        </w:rPr>
        <w:t>(</w:t>
      </w:r>
      <w:r w:rsidR="00B26C4A" w:rsidRPr="00D941C7">
        <w:rPr>
          <w:color w:val="000000" w:themeColor="text1"/>
          <w:lang w:val="en-US"/>
        </w:rPr>
        <w:t>1.0</w:t>
      </w:r>
      <w:r w:rsidR="00F15181" w:rsidRPr="00D941C7">
        <w:rPr>
          <w:color w:val="000000" w:themeColor="text1"/>
          <w:lang w:val="en-US"/>
        </w:rPr>
        <w:t xml:space="preserve">5, 0.90-1.22 </w:t>
      </w:r>
      <w:r w:rsidR="00B26C4A" w:rsidRPr="00D941C7">
        <w:rPr>
          <w:color w:val="000000" w:themeColor="text1"/>
          <w:lang w:val="en-US"/>
        </w:rPr>
        <w:t xml:space="preserve">vs </w:t>
      </w:r>
      <w:r w:rsidR="00314439" w:rsidRPr="00D941C7">
        <w:rPr>
          <w:color w:val="000000" w:themeColor="text1"/>
          <w:lang w:val="en-US"/>
        </w:rPr>
        <w:t>1.14, 0.97-1.32 mmol/</w:t>
      </w:r>
      <w:r w:rsidR="00B26C4A" w:rsidRPr="00D941C7">
        <w:rPr>
          <w:color w:val="000000" w:themeColor="text1"/>
          <w:lang w:val="en-US"/>
        </w:rPr>
        <w:t>l</w:t>
      </w:r>
      <w:r w:rsidR="00314439" w:rsidRPr="00D941C7">
        <w:rPr>
          <w:color w:val="000000" w:themeColor="text1"/>
          <w:lang w:val="en-US"/>
        </w:rPr>
        <w:t>, p=0.001</w:t>
      </w:r>
      <w:r w:rsidR="00476F94">
        <w:rPr>
          <w:color w:val="000000" w:themeColor="text1"/>
          <w:lang w:val="en-US"/>
        </w:rPr>
        <w:t>)</w:t>
      </w:r>
      <w:r w:rsidR="00314439" w:rsidRPr="00D941C7">
        <w:rPr>
          <w:color w:val="000000" w:themeColor="text1"/>
          <w:lang w:val="en-US"/>
        </w:rPr>
        <w:t xml:space="preserve"> and </w:t>
      </w:r>
      <w:r w:rsidR="004207DD" w:rsidRPr="00D941C7">
        <w:rPr>
          <w:color w:val="000000" w:themeColor="text1"/>
          <w:lang w:val="en-US"/>
        </w:rPr>
        <w:t xml:space="preserve">mean </w:t>
      </w:r>
      <w:r w:rsidR="00314439" w:rsidRPr="00D941C7">
        <w:rPr>
          <w:color w:val="000000" w:themeColor="text1"/>
          <w:lang w:val="en-US"/>
        </w:rPr>
        <w:t xml:space="preserve">total cholesterol </w:t>
      </w:r>
      <w:r w:rsidR="00476F94">
        <w:rPr>
          <w:color w:val="000000" w:themeColor="text1"/>
          <w:lang w:val="en-US"/>
        </w:rPr>
        <w:t>[</w:t>
      </w:r>
      <w:r w:rsidR="00B26C4A" w:rsidRPr="00D941C7">
        <w:rPr>
          <w:color w:val="000000" w:themeColor="text1"/>
          <w:lang w:val="en-US"/>
        </w:rPr>
        <w:t>3.36</w:t>
      </w:r>
      <w:r w:rsidR="00476F94">
        <w:rPr>
          <w:color w:val="000000" w:themeColor="text1"/>
          <w:lang w:val="en-US"/>
        </w:rPr>
        <w:t xml:space="preserve"> </w:t>
      </w:r>
      <w:r w:rsidR="00476F94" w:rsidRPr="00476F94">
        <w:rPr>
          <w:color w:val="FF0000"/>
          <w:lang w:val="en-US"/>
        </w:rPr>
        <w:t>(</w:t>
      </w:r>
      <w:r w:rsidR="00B26C4A" w:rsidRPr="00476F94">
        <w:rPr>
          <w:color w:val="FF0000"/>
          <w:lang w:val="en-US"/>
        </w:rPr>
        <w:t>0.78</w:t>
      </w:r>
      <w:r w:rsidR="00476F94" w:rsidRPr="00476F94">
        <w:rPr>
          <w:color w:val="FF0000"/>
          <w:lang w:val="en-US"/>
        </w:rPr>
        <w:t>)</w:t>
      </w:r>
      <w:r w:rsidR="00B26C4A" w:rsidRPr="00476F94">
        <w:rPr>
          <w:color w:val="FF0000"/>
          <w:lang w:val="en-US"/>
        </w:rPr>
        <w:t xml:space="preserve"> </w:t>
      </w:r>
      <w:r w:rsidR="00B26C4A" w:rsidRPr="00D941C7">
        <w:rPr>
          <w:color w:val="000000" w:themeColor="text1"/>
          <w:lang w:val="en-US"/>
        </w:rPr>
        <w:t xml:space="preserve">mmol/l vs </w:t>
      </w:r>
      <w:r w:rsidR="00314439" w:rsidRPr="00D941C7">
        <w:rPr>
          <w:color w:val="000000" w:themeColor="text1"/>
          <w:lang w:val="en-US"/>
        </w:rPr>
        <w:t>5.36</w:t>
      </w:r>
      <w:r w:rsidR="00476F94">
        <w:rPr>
          <w:color w:val="000000" w:themeColor="text1"/>
          <w:lang w:val="en-US"/>
        </w:rPr>
        <w:t xml:space="preserve"> </w:t>
      </w:r>
      <w:r w:rsidR="00476F94" w:rsidRPr="00476F94">
        <w:rPr>
          <w:color w:val="FF0000"/>
          <w:lang w:val="en-US"/>
        </w:rPr>
        <w:t>(</w:t>
      </w:r>
      <w:r w:rsidR="00314439" w:rsidRPr="00476F94">
        <w:rPr>
          <w:color w:val="FF0000"/>
          <w:lang w:val="en-US"/>
        </w:rPr>
        <w:t>1.29</w:t>
      </w:r>
      <w:r w:rsidR="00476F94" w:rsidRPr="00476F94">
        <w:rPr>
          <w:color w:val="FF0000"/>
          <w:lang w:val="en-US"/>
        </w:rPr>
        <w:t>)</w:t>
      </w:r>
      <w:r w:rsidR="00314439" w:rsidRPr="00476F94">
        <w:rPr>
          <w:color w:val="FF0000"/>
          <w:lang w:val="en-US"/>
        </w:rPr>
        <w:t xml:space="preserve"> </w:t>
      </w:r>
      <w:r w:rsidR="00314439" w:rsidRPr="00D941C7">
        <w:rPr>
          <w:color w:val="000000" w:themeColor="text1"/>
          <w:lang w:val="en-US"/>
        </w:rPr>
        <w:t>mmol/l, p&lt;0.001</w:t>
      </w:r>
      <w:r w:rsidR="00476F94">
        <w:rPr>
          <w:color w:val="000000" w:themeColor="text1"/>
          <w:lang w:val="en-US"/>
        </w:rPr>
        <w:t>]</w:t>
      </w:r>
      <w:r w:rsidR="00314439" w:rsidRPr="00D941C7">
        <w:rPr>
          <w:color w:val="000000" w:themeColor="text1"/>
          <w:lang w:val="en-US"/>
        </w:rPr>
        <w:t xml:space="preserve"> </w:t>
      </w:r>
      <w:r w:rsidR="004207DD" w:rsidRPr="00D941C7">
        <w:rPr>
          <w:color w:val="000000" w:themeColor="text1"/>
          <w:lang w:val="en-US"/>
        </w:rPr>
        <w:t>values</w:t>
      </w:r>
      <w:r w:rsidR="00AE095A">
        <w:rPr>
          <w:color w:val="000000" w:themeColor="text1"/>
          <w:lang w:val="en-US"/>
        </w:rPr>
        <w:t xml:space="preserve">, </w:t>
      </w:r>
      <w:r w:rsidR="00314439" w:rsidRPr="00D941C7">
        <w:rPr>
          <w:color w:val="000000" w:themeColor="text1"/>
          <w:lang w:val="en-US"/>
        </w:rPr>
        <w:t xml:space="preserve">without significant differences </w:t>
      </w:r>
      <w:r w:rsidR="00B26C4A" w:rsidRPr="00D941C7">
        <w:rPr>
          <w:color w:val="000000" w:themeColor="text1"/>
          <w:lang w:val="en-US"/>
        </w:rPr>
        <w:t>in median</w:t>
      </w:r>
      <w:r w:rsidR="00B26C4A" w:rsidRPr="00D941C7">
        <w:rPr>
          <w:strike/>
          <w:color w:val="000000" w:themeColor="text1"/>
          <w:lang w:val="en-US"/>
        </w:rPr>
        <w:t xml:space="preserve"> </w:t>
      </w:r>
      <w:r w:rsidR="0084591F" w:rsidRPr="00D941C7">
        <w:rPr>
          <w:color w:val="000000" w:themeColor="text1"/>
          <w:lang w:val="en-US"/>
        </w:rPr>
        <w:t xml:space="preserve">triglycerides level </w:t>
      </w:r>
      <w:r w:rsidR="00476F94">
        <w:rPr>
          <w:color w:val="000000" w:themeColor="text1"/>
          <w:lang w:val="en-US"/>
        </w:rPr>
        <w:t>(</w:t>
      </w:r>
      <w:r w:rsidR="0084591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1.14, 0.81-1.78 mmol/l vs 1.16, 0.86-1.56 mmol/l, p=0.18</w:t>
      </w:r>
      <w:r w:rsidR="00476F94">
        <w:rPr>
          <w:rFonts w:ascii="Calibri" w:eastAsia="Times New Roman" w:hAnsi="Calibri" w:cs="Calibri"/>
          <w:color w:val="000000" w:themeColor="text1"/>
          <w:lang w:val="en-US" w:eastAsia="pl-PL"/>
        </w:rPr>
        <w:t>)</w:t>
      </w:r>
      <w:r w:rsidR="0084591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0920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Patients who achieved lipid goals at one month more frequently had diabetes (43.3% vs 16.4%, p=0.005), were treated with ezetimibe (40.0% vs 16.4%, p=0.01), and had lower baseline</w:t>
      </w:r>
      <w:r w:rsidR="00303D3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levels of</w:t>
      </w:r>
      <w:r w:rsidR="000920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HDL</w:t>
      </w:r>
      <w:r w:rsidR="00271923" w:rsidRPr="0027192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0920BA" w:rsidRPr="0027192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476F94">
        <w:rPr>
          <w:rFonts w:ascii="Calibri" w:eastAsia="Times New Roman" w:hAnsi="Calibri" w:cs="Calibri"/>
          <w:color w:val="000000" w:themeColor="text1"/>
          <w:lang w:val="en-US" w:eastAsia="pl-PL"/>
        </w:rPr>
        <w:t>[</w:t>
      </w:r>
      <w:r w:rsidR="000920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1.06</w:t>
      </w:r>
      <w:r w:rsidR="00476F94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476F94" w:rsidRPr="00476F94">
        <w:rPr>
          <w:rFonts w:ascii="Calibri" w:eastAsia="Times New Roman" w:hAnsi="Calibri" w:cs="Calibri"/>
          <w:color w:val="FF0000"/>
          <w:lang w:val="en-US" w:eastAsia="pl-PL"/>
        </w:rPr>
        <w:t>(</w:t>
      </w:r>
      <w:r w:rsidR="000920BA" w:rsidRPr="00476F94">
        <w:rPr>
          <w:rFonts w:ascii="Calibri" w:eastAsia="Times New Roman" w:hAnsi="Calibri" w:cs="Calibri"/>
          <w:color w:val="FF0000"/>
          <w:lang w:val="en-US" w:eastAsia="pl-PL"/>
        </w:rPr>
        <w:t>0.21</w:t>
      </w:r>
      <w:r w:rsidR="00476F94" w:rsidRPr="00476F94">
        <w:rPr>
          <w:rFonts w:ascii="Calibri" w:eastAsia="Times New Roman" w:hAnsi="Calibri" w:cs="Calibri"/>
          <w:color w:val="FF0000"/>
          <w:lang w:val="en-US" w:eastAsia="pl-PL"/>
        </w:rPr>
        <w:t>)</w:t>
      </w:r>
      <w:r w:rsidR="000920BA" w:rsidRPr="00476F94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0920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mmol/l vs 1.17</w:t>
      </w:r>
      <w:r w:rsidR="00476F94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476F94" w:rsidRPr="00476F94">
        <w:rPr>
          <w:rFonts w:ascii="Calibri" w:eastAsia="Times New Roman" w:hAnsi="Calibri" w:cs="Calibri"/>
          <w:color w:val="FF0000"/>
          <w:lang w:val="en-US" w:eastAsia="pl-PL"/>
        </w:rPr>
        <w:t>(</w:t>
      </w:r>
      <w:r w:rsidR="000920BA" w:rsidRPr="00476F94">
        <w:rPr>
          <w:rFonts w:ascii="Calibri" w:eastAsia="Times New Roman" w:hAnsi="Calibri" w:cs="Calibri"/>
          <w:color w:val="FF0000"/>
          <w:lang w:val="en-US" w:eastAsia="pl-PL"/>
        </w:rPr>
        <w:t>0.24</w:t>
      </w:r>
      <w:r w:rsidR="00476F94" w:rsidRPr="00476F94">
        <w:rPr>
          <w:rFonts w:ascii="Calibri" w:eastAsia="Times New Roman" w:hAnsi="Calibri" w:cs="Calibri"/>
          <w:color w:val="FF0000"/>
          <w:lang w:val="en-US" w:eastAsia="pl-PL"/>
        </w:rPr>
        <w:t>)</w:t>
      </w:r>
      <w:r w:rsidR="000920BA" w:rsidRPr="00476F94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0920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mmol/l, p=0.01</w:t>
      </w:r>
      <w:r w:rsidR="00476F94">
        <w:rPr>
          <w:rFonts w:ascii="Calibri" w:eastAsia="Times New Roman" w:hAnsi="Calibri" w:cs="Calibri"/>
          <w:color w:val="000000" w:themeColor="text1"/>
          <w:lang w:val="en-US" w:eastAsia="pl-PL"/>
        </w:rPr>
        <w:t>]</w:t>
      </w:r>
      <w:r w:rsidR="000920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F15181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There was no significant difference in lipid goal achievement between patients with high-dose statin and non-high-dose statin (31.3% vs 30.3%, p=0.92). </w:t>
      </w:r>
      <w:r w:rsidR="00FF2F6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Simple logistic regression revealed associations of diabetes 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(OR=3.893, 95%CI:1.477-10.261, p=0.006), ezetimibe treatment (OR=3.394, 95%CI:1.280-9.001, p=0.01), and baseline H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-C 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levels (OR=0.120, 95%CI:0.016-0.917, p=0.04) with the achievement of lipid goals. </w:t>
      </w:r>
      <w:r w:rsidR="00110AB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imilarly, a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djusted </w:t>
      </w:r>
      <w:r w:rsidR="0057060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ogistic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regression </w:t>
      </w:r>
      <w:r w:rsidR="00B26C4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confirmed 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dependent significant associations for diabetes (OR=3.048, 95%CI:1.083-8.580, p=0.0</w:t>
      </w:r>
      <w:r w:rsidR="003D7B1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4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), ezetimibe treatment (OR=3.547, 95%CI:1.203-10.453, p=0.02) and baseline H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B10F42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evels (0.091, 95%CI:0.010-0.830, p=0.0</w:t>
      </w:r>
      <w:r w:rsidR="003D7B1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3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)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with lipid goal achievement</w:t>
      </w:r>
      <w:r w:rsidR="00B10F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.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37 patients</w:t>
      </w:r>
      <w:r w:rsidR="00C6714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C67147">
        <w:rPr>
          <w:rFonts w:ascii="Calibri" w:eastAsia="Times New Roman" w:hAnsi="Calibri" w:cs="Calibri"/>
          <w:color w:val="FF0000"/>
          <w:lang w:val="en-US" w:eastAsia="pl-PL"/>
        </w:rPr>
        <w:t>(38.1%)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854C0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belonged to 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n extremely high-risk group, of which only 6 </w:t>
      </w:r>
      <w:r w:rsidR="00C67147">
        <w:rPr>
          <w:rFonts w:ascii="Calibri" w:eastAsia="Times New Roman" w:hAnsi="Calibri" w:cs="Calibri"/>
          <w:color w:val="FF0000"/>
          <w:lang w:val="en-US" w:eastAsia="pl-PL"/>
        </w:rPr>
        <w:t xml:space="preserve">(16.2%) 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achieved follow-up LDL</w:t>
      </w:r>
      <w:r w:rsidR="00271923" w:rsidRPr="00271923">
        <w:rPr>
          <w:rFonts w:ascii="Calibri" w:eastAsia="Times New Roman" w:hAnsi="Calibri" w:cs="Calibri"/>
          <w:color w:val="FF0000"/>
          <w:lang w:val="en-US" w:eastAsia="pl-PL"/>
        </w:rPr>
        <w:t xml:space="preserve">-C 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evels</w:t>
      </w:r>
      <w:r w:rsidR="00C6714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&lt;</w:t>
      </w:r>
      <w:r w:rsidR="00C6714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0D677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1.0 mmol/l.</w:t>
      </w:r>
    </w:p>
    <w:p w14:paraId="00D78E53" w14:textId="2476A3F4" w:rsidR="00B10F42" w:rsidRPr="00D941C7" w:rsidRDefault="00B10F42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39FE2AC4" w14:textId="400391B4" w:rsidR="007B6226" w:rsidRPr="00D941C7" w:rsidRDefault="004E0908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Our study revealed that only 30.9% of patients achieve</w:t>
      </w:r>
      <w:r w:rsidR="005C6C7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d</w:t>
      </w: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the lipid goal after </w:t>
      </w:r>
      <w:r w:rsidR="005C6C7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one</w:t>
      </w:r>
      <w:r w:rsidR="00BB5A5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month of </w:t>
      </w:r>
      <w:r w:rsidR="005C6C7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guideline-recommended lipid-lowering therapy. According to the current recommendations, 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more than two-thirds</w:t>
      </w:r>
      <w:r w:rsidR="007B622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of the </w:t>
      </w:r>
      <w:r w:rsidR="005A630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study </w:t>
      </w:r>
      <w:r w:rsidR="007B622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patients should 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undergo</w:t>
      </w:r>
      <w:r w:rsidR="007B622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further 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therapy intensification</w:t>
      </w:r>
      <w:r w:rsidR="007B622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 suggesting that current guidelines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are not effective in the achievement of </w:t>
      </w:r>
      <w:r w:rsidR="007B622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the optimal lipid target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CYW5hY2g8L0F1dGhvcj48WWVhcj4yMDIxPC9ZZWFyPjxS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CYW5hY2g8L0F1dGhvcj48WWVhcj4yMDIxPC9ZZWFyPjxS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2A14AB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2, 3]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7B622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.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Accordingly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, 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 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recent 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Polish </w:t>
      </w:r>
      <w:r w:rsidR="00EE255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study including 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1499 patients showed, that only one-fifth of participants achieved the L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CF52E2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lipid goal one year after the 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MI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episode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Ob3dvd2llanNrYS1XaWV3aW9yYTwvQXV0aG9yPjxZZWFy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Ob3dvd2llanNrYS1XaWV3aW9yYTwvQXV0aG9yPjxZZWFy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2A14AB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4]</w:t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CF52E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However, i</w:t>
      </w:r>
      <w:r w:rsidR="0000106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n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this</w:t>
      </w:r>
      <w:r w:rsidR="0000106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study, there were no patients treated with </w:t>
      </w:r>
      <w:r w:rsidR="00AA25B4" w:rsidRPr="00D941C7">
        <w:rPr>
          <w:color w:val="000000" w:themeColor="text1"/>
          <w:lang w:val="en-US"/>
        </w:rPr>
        <w:t>PCSK-9i</w:t>
      </w:r>
      <w:r w:rsidR="0000106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 which</w:t>
      </w:r>
      <w:r w:rsidR="007A344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are known to</w:t>
      </w:r>
      <w:r w:rsidR="0000106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ignificantly lower L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A162BA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evels and mortality</w:t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TY2h3YXJ0ejwvQXV0aG9yPjxZZWFyPjIwMTg8L1llYXI+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TY2h3YXJ0ejwvQXV0aG9yPjxZZWFyPjIwMTg8L1llYXI+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2A14AB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6, 7]</w:t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A162B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European DA VINCI study </w:t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also showed the low efficacy of current lipid-lowering therapies (only 18% of patients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with lipid goal achievement</w:t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in secondary prevention</w:t>
      </w:r>
      <w:r w:rsidR="00980EA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with only 1.1% of patients treated with PCSK</w:t>
      </w:r>
      <w:r w:rsidR="006565D1">
        <w:rPr>
          <w:rFonts w:ascii="Calibri" w:eastAsia="Times New Roman" w:hAnsi="Calibri" w:cs="Calibri"/>
          <w:color w:val="000000" w:themeColor="text1"/>
          <w:lang w:val="en-US" w:eastAsia="pl-PL"/>
        </w:rPr>
        <w:t>-</w:t>
      </w:r>
      <w:r w:rsidR="00980EA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9i</w:t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SYXk8L0F1dGhvcj48WWVhcj4yMDIxPC9ZZWFyPjxSZWNO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SYXk8L0F1dGhvcj48WWVhcj4yMDIxPC9ZZWFyPjxSZWNO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2A14AB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8]</w:t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AA25B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.</w:t>
      </w:r>
      <w:r w:rsidR="007C59C4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Nevertheless, the overall rate of patients treated with high-dose statin</w:t>
      </w:r>
      <w:r w:rsidR="00695C6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in our study</w: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is </w:t>
      </w:r>
      <w:proofErr w:type="gramStart"/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imilar to</w:t>
      </w:r>
      <w:proofErr w:type="gramEnd"/>
      <w:r w:rsidR="00695C6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the</w: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previous report from the Polish population (66.0% vs 67.9%)</w: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KYW5rb3dza2k8L0F1dGhvcj48WWVhcj4yMDIxPC9ZZWFy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KYW5rb3dza2k8L0F1dGhvcj48WWVhcj4yMDIxPC9ZZWFy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D002F8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9]</w: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.</w:t>
      </w:r>
    </w:p>
    <w:p w14:paraId="1431419E" w14:textId="40AF1973" w:rsidR="007C59C4" w:rsidRPr="00D941C7" w:rsidRDefault="007C59C4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18701C75" w14:textId="6BA94783" w:rsidR="007C59C4" w:rsidRPr="00D941C7" w:rsidRDefault="007C59C4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Results from our study confirm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that combination therapy with ezetimibe is more effective in lowering L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1244CE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evel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proofErr w:type="gramStart"/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 spite of</w:t>
      </w:r>
      <w:proofErr w:type="gramEnd"/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this</w:t>
      </w:r>
      <w:r w:rsidR="0017203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only 23.7% of patients were treated with ezetimibe</w:t>
      </w:r>
      <w:r w:rsidR="00BC180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which unfortunately may delay the achievement of 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the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ipid goal</w:t>
      </w:r>
      <w:r w:rsidR="00FE654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CeXJuZTwvQXV0aG9yPjxZZWFyPjIwMjM8L1llYXI+PFJl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==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CeXJuZTwvQXV0aG9yPjxZZWFyPjIwMjM8L1llYXI+PFJl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==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FE654C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FE654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D002F8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2, 3, 10]</w:t>
      </w:r>
      <w:r w:rsidR="00FE654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FE654C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In 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the mentioned 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Polish study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only 3% of patients </w:t>
      </w:r>
      <w:r w:rsidR="002C010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were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prescribed ezetimibe at discharge, 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with a significant increase to 21.7%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at 12 months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Ob3dvd2llanNrYS1XaWV3aW9yYTwvQXV0aG9yPjxZZWFy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Ob3dvd2llanNrYS1XaWV3aW9yYTwvQXV0aG9yPjxZZWFy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</w:fldData>
        </w:fldCha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2A14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2A14AB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4]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imilarly,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 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ow number of patients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were</w:t>
      </w:r>
      <w:r w:rsidR="00B84009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treated with ezetimibe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in other observational </w:t>
      </w:r>
      <w:r w:rsidR="009C6FAD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tudies, nevertheless, it should be highlighted that they were based on the older lipid management guidelines</w:t>
      </w:r>
      <w:r w:rsidR="009C6FAD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NYWNraW5ub248L0F1dGhvcj48WWVhcj4yMDI0PC9ZZWFy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NYWNraW5ub248L0F1dGhvcj48WWVhcj4yMDI0PC9ZZWFy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9C6FAD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9C6FAD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D002F8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8, 11]</w:t>
      </w:r>
      <w:r w:rsidR="009C6FAD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9C6FAD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Our results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may indicate</w:t>
      </w:r>
      <w:r w:rsidR="00A545E5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the potential need for earlier ezetimibe </w:t>
      </w:r>
      <w:r w:rsidR="002C010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clusion in current therapeutic schemes.</w:t>
      </w:r>
    </w:p>
    <w:p w14:paraId="2D269160" w14:textId="3BA3E1D9" w:rsidR="007A344A" w:rsidRPr="00D941C7" w:rsidRDefault="007A344A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5986C5FB" w14:textId="4F9C7364" w:rsidR="00B35265" w:rsidRPr="00D941C7" w:rsidRDefault="007A344A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lastRenderedPageBreak/>
        <w:t xml:space="preserve">In our study patients with diabetes significantly more frequently achieved lipid targets which may be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explained by the earlier and more intensified treatment</w:t>
      </w: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7C111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t was reported that patients with diabetes ha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d</w:t>
      </w:r>
      <w:r w:rsidR="007C111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significantly lower L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7C1113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7C111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levels at admission and 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we</w:t>
      </w:r>
      <w:r w:rsidR="007C111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re treated with lipid-lowering therapy</w:t>
      </w:r>
      <w:r w:rsidR="00410EA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before admission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more frequently</w:t>
      </w:r>
      <w:r w:rsidR="00410EA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GZXJyaWVyZXM8L0F1dGhvcj48WWVhcj4yMDIwPC9ZZWFy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==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begin">
          <w:fldData xml:space="preserve">PEVuZE5vdGU+PENpdGU+PEF1dGhvcj5GZXJyaWVyZXM8L0F1dGhvcj48WWVhcj4yMDIwPC9ZZWFy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==
</w:fldData>
        </w:fldCha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instrText xml:space="preserve"> ADDIN EN.CITE.DATA </w:instrText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D002F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410EA2" w:rsidRPr="00D941C7">
        <w:rPr>
          <w:rFonts w:ascii="Calibri" w:eastAsia="Times New Roman" w:hAnsi="Calibri" w:cs="Calibri"/>
          <w:color w:val="000000" w:themeColor="text1"/>
          <w:lang w:val="en-US" w:eastAsia="pl-PL"/>
        </w:rPr>
      </w:r>
      <w:r w:rsidR="00410EA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separate"/>
      </w:r>
      <w:r w:rsidR="00D002F8" w:rsidRPr="00D941C7">
        <w:rPr>
          <w:rFonts w:ascii="Calibri" w:eastAsia="Times New Roman" w:hAnsi="Calibri" w:cs="Calibri"/>
          <w:noProof/>
          <w:color w:val="000000" w:themeColor="text1"/>
          <w:lang w:val="en-US" w:eastAsia="pl-PL"/>
        </w:rPr>
        <w:t>[12]</w:t>
      </w:r>
      <w:r w:rsidR="00410EA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  <w:r w:rsidR="00410EA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.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The observed associat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on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of lipid goal achievement with </w:t>
      </w:r>
      <w:r w:rsidR="005B417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lower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baseline HDL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5E527B" w:rsidRPr="00083013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evel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</w:t>
      </w:r>
      <w:r w:rsidR="005E527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is harder to explain and may indicate more favorable lipid metabolism in this patient population.</w:t>
      </w:r>
      <w:r w:rsidR="00F15181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AF72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terestingly, o</w:t>
      </w:r>
      <w:r w:rsidR="00F15181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ur study did not </w:t>
      </w:r>
      <w:r w:rsidR="00AF72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reveal</w:t>
      </w:r>
      <w:r w:rsidR="00F15181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the </w:t>
      </w:r>
      <w:r w:rsidR="00AF72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ignificant influence of high-dose statin treatment on lipid goal achievement, however</w:t>
      </w:r>
      <w:r w:rsidR="0017203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</w:t>
      </w:r>
      <w:r w:rsidR="00AF724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we cannot exclude the impact of other covariables or the effect of a limited patient number on our findings.</w:t>
      </w:r>
    </w:p>
    <w:p w14:paraId="4816EDB1" w14:textId="692C372D" w:rsidR="00B35265" w:rsidRPr="00D941C7" w:rsidRDefault="00B35265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Some study limitations should be acknowledged. It was a single-center study </w:t>
      </w:r>
      <w:r w:rsidR="003E3C1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which limits the generalization of the results. </w:t>
      </w:r>
      <w:r w:rsidR="001F4C4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Furthermore, the </w:t>
      </w:r>
      <w:r w:rsidR="00AF40AF">
        <w:rPr>
          <w:rFonts w:ascii="Calibri" w:eastAsia="Times New Roman" w:hAnsi="Calibri" w:cs="Calibri"/>
          <w:color w:val="FF0000"/>
          <w:lang w:val="en-US" w:eastAsia="pl-PL"/>
        </w:rPr>
        <w:t>impact</w:t>
      </w:r>
      <w:r w:rsidR="001F4C4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of patients’ noncompliance with medical recommendations </w:t>
      </w:r>
      <w:r w:rsidR="00C15D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nd the </w:t>
      </w:r>
      <w:r w:rsidR="004E434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direct </w:t>
      </w:r>
      <w:r w:rsidR="00C15D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fluence of lifestyle modification</w:t>
      </w:r>
      <w:r w:rsidR="00430DF5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430DF5" w:rsidRPr="00430DF5">
        <w:rPr>
          <w:rFonts w:ascii="Calibri" w:eastAsia="Times New Roman" w:hAnsi="Calibri" w:cs="Calibri"/>
          <w:color w:val="FF0000"/>
          <w:lang w:val="en-US" w:eastAsia="pl-PL"/>
        </w:rPr>
        <w:t>on lipid goal achievement</w:t>
      </w:r>
      <w:r w:rsidR="00C15DAB" w:rsidRPr="00430DF5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1F4C4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w</w:t>
      </w:r>
      <w:r w:rsidR="00C15DA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ere</w:t>
      </w:r>
      <w:r w:rsidR="001F4C4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not </w:t>
      </w:r>
      <w:r w:rsidR="004207DD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ddressed </w:t>
      </w:r>
      <w:r w:rsidR="001F4C4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in the analysis. </w:t>
      </w:r>
      <w:r w:rsidR="00F152E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The lipoprotein </w:t>
      </w:r>
      <w:r w:rsidR="00C67147" w:rsidRPr="00C67147">
        <w:rPr>
          <w:rFonts w:ascii="Calibri" w:eastAsia="Times New Roman" w:hAnsi="Calibri" w:cs="Calibri"/>
          <w:color w:val="FF0000"/>
          <w:lang w:val="en-US" w:eastAsia="pl-PL"/>
        </w:rPr>
        <w:t>(a)</w:t>
      </w:r>
      <w:r w:rsidR="00F152EB" w:rsidRPr="00C67147">
        <w:rPr>
          <w:rFonts w:ascii="Calibri" w:eastAsia="Times New Roman" w:hAnsi="Calibri" w:cs="Calibri"/>
          <w:color w:val="FF0000"/>
          <w:lang w:val="en-US" w:eastAsia="pl-PL"/>
        </w:rPr>
        <w:t xml:space="preserve"> </w:t>
      </w:r>
      <w:r w:rsidR="009E218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nd </w:t>
      </w:r>
      <w:r w:rsidR="00E50979" w:rsidRPr="00E50979">
        <w:rPr>
          <w:rFonts w:ascii="Calibri" w:eastAsia="Times New Roman" w:hAnsi="Calibri" w:cs="Calibri"/>
          <w:color w:val="FF0000"/>
          <w:lang w:val="en-US" w:eastAsia="pl-PL"/>
        </w:rPr>
        <w:t>high-sensitivity</w:t>
      </w:r>
      <w:r w:rsidR="00E50979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9E218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C</w:t>
      </w:r>
      <w:r w:rsidR="00FC639C">
        <w:rPr>
          <w:rFonts w:ascii="Calibri" w:eastAsia="Times New Roman" w:hAnsi="Calibri" w:cs="Calibri"/>
          <w:color w:val="000000" w:themeColor="text1"/>
          <w:lang w:val="en-US" w:eastAsia="pl-PL"/>
        </w:rPr>
        <w:t>-</w:t>
      </w:r>
      <w:r w:rsidR="00FC639C">
        <w:rPr>
          <w:rFonts w:ascii="Calibri" w:eastAsia="Times New Roman" w:hAnsi="Calibri" w:cs="Calibri"/>
          <w:color w:val="FF0000"/>
          <w:lang w:val="en-US" w:eastAsia="pl-PL"/>
        </w:rPr>
        <w:t>reactive protein</w:t>
      </w:r>
      <w:r w:rsidR="009E218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F152E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levels </w:t>
      </w:r>
      <w:r w:rsidR="009E218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s well as </w:t>
      </w:r>
      <w:r w:rsidR="00F152E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medications used before the </w:t>
      </w:r>
      <w:r w:rsidR="00854C0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dex MI</w:t>
      </w:r>
      <w:r w:rsidR="00F152E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were not assessed. </w:t>
      </w:r>
    </w:p>
    <w:p w14:paraId="1F09AEE3" w14:textId="7219E265" w:rsidR="00B10F42" w:rsidRPr="00D941C7" w:rsidRDefault="00B10F42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4F6F06D7" w14:textId="7C964E74" w:rsidR="000E208F" w:rsidRPr="00D941C7" w:rsidRDefault="005E527B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In conclusion, our work shows t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h</w:t>
      </w: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t only 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a </w:t>
      </w: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limited </w:t>
      </w:r>
      <w:r w:rsidR="000E208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number of patients achieve</w:t>
      </w:r>
      <w:r w:rsidR="00422630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short-term</w:t>
      </w:r>
      <w:r w:rsidR="000E208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lipid goals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</w:t>
      </w:r>
      <w:r w:rsidR="000E208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FD2048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and current lipid management strategies may be insufficient.</w:t>
      </w:r>
      <w:r w:rsidR="000E208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Therefore, </w:t>
      </w:r>
      <w:r w:rsidR="0098219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we </w:t>
      </w:r>
      <w:r w:rsidR="00861822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suggest</w:t>
      </w:r>
      <w:r w:rsidR="0098219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immediate implementation of ezetimibe therapy, as well as </w:t>
      </w:r>
      <w:r w:rsidR="006565D1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more </w:t>
      </w:r>
      <w:r w:rsidR="001244CE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frequent use of PCSK-9i therapy early after MI</w:t>
      </w:r>
      <w:r w:rsidR="00CE5806" w:rsidRPr="006D5AB4">
        <w:rPr>
          <w:rFonts w:ascii="Calibri" w:eastAsia="Times New Roman" w:hAnsi="Calibri" w:cs="Calibri"/>
          <w:color w:val="FF0000"/>
          <w:lang w:val="en-US" w:eastAsia="pl-PL"/>
        </w:rPr>
        <w:fldChar w:fldCharType="begin"/>
      </w:r>
      <w:r w:rsidR="00CE5806" w:rsidRPr="006D5AB4">
        <w:rPr>
          <w:rFonts w:ascii="Calibri" w:eastAsia="Times New Roman" w:hAnsi="Calibri" w:cs="Calibri"/>
          <w:color w:val="FF0000"/>
          <w:lang w:val="en-US" w:eastAsia="pl-PL"/>
        </w:rPr>
        <w:instrText xml:space="preserve"> ADDIN EN.CITE &lt;EndNote&gt;&lt;Cite&gt;&lt;Author&gt;Nicholls&lt;/Author&gt;&lt;Year&gt;2023&lt;/Year&gt;&lt;RecNum&gt;15&lt;/RecNum&gt;&lt;DisplayText&gt;[13]&lt;/DisplayText&gt;&lt;record&gt;&lt;rec-number&gt;15&lt;/rec-number&gt;&lt;foreign-keys&gt;&lt;key app="EN" db-id="waptxetzhpsxt7esvf3xats609rwer05a05z" timestamp="1720033953"&gt;15&lt;/key&gt;&lt;/foreign-keys&gt;&lt;ref-type name="Journal Article"&gt;17&lt;/ref-type&gt;&lt;contributors&gt;&lt;authors&gt;&lt;author&gt;Nicholls, S. J.&lt;/author&gt;&lt;/authors&gt;&lt;/contributors&gt;&lt;auth-address&gt;Victorian Heart Institute, Monash University, Melbourne, Australia. stephen.nicholls@monash.edu.&amp;#xD;Monash Cardiovascular Research Center, Clayton, Australia. stephen.nicholls@monash.edu.&lt;/auth-address&gt;&lt;titles&gt;&lt;title&gt;PCSK9 inhibitors and reduction in cardiovascular events: Current evidence and future perspectives&lt;/title&gt;&lt;secondary-title&gt;Kardiol Pol&lt;/secondary-title&gt;&lt;/titles&gt;&lt;periodical&gt;&lt;full-title&gt;Kardiol Pol&lt;/full-title&gt;&lt;/periodical&gt;&lt;pages&gt;115-122&lt;/pages&gt;&lt;volume&gt;81&lt;/volume&gt;&lt;number&gt;2&lt;/number&gt;&lt;edition&gt;20230205&lt;/edition&gt;&lt;keywords&gt;&lt;keyword&gt;Humans&lt;/keyword&gt;&lt;keyword&gt;PCSK9 Inhibitors&lt;/keyword&gt;&lt;keyword&gt;Cholesterol, LDL&lt;/keyword&gt;&lt;keyword&gt;Proprotein Convertase 9/genetics/metabolism&lt;/keyword&gt;&lt;keyword&gt;*Cardiovascular Diseases/prevention &amp;amp; control/drug therapy&lt;/keyword&gt;&lt;keyword&gt;*Anticholesteremic Agents/pharmacology/therapeutic use&lt;/keyword&gt;&lt;keyword&gt;Pcsk9&lt;/keyword&gt;&lt;keyword&gt;cardiovascular risk&lt;/keyword&gt;&lt;keyword&gt;clinical trials&lt;/keyword&gt;&lt;keyword&gt;lipids&lt;/keyword&gt;&lt;keyword&gt;prevention&lt;/keyword&gt;&lt;/keywords&gt;&lt;dates&gt;&lt;year&gt;2023&lt;/year&gt;&lt;/dates&gt;&lt;isbn&gt;1897-4279 (Electronic)&amp;#xD;0022-9032 (Linking)&lt;/isbn&gt;&lt;accession-num&gt;36739653&lt;/accession-num&gt;&lt;urls&gt;&lt;related-urls&gt;&lt;url&gt;https://www.ncbi.nlm.nih.gov/pubmed/36739653&lt;/url&gt;&lt;/related-urls&gt;&lt;/urls&gt;&lt;electronic-resource-num&gt;10.33963/KP.a2023.0030&lt;/electronic-resource-num&gt;&lt;remote-database-name&gt;Medline&lt;/remote-database-name&gt;&lt;remote-database-provider&gt;NLM&lt;/remote-database-provider&gt;&lt;/record&gt;&lt;/Cite&gt;&lt;/EndNote&gt;</w:instrText>
      </w:r>
      <w:r w:rsidR="00CE5806" w:rsidRPr="006D5AB4">
        <w:rPr>
          <w:rFonts w:ascii="Calibri" w:eastAsia="Times New Roman" w:hAnsi="Calibri" w:cs="Calibri"/>
          <w:color w:val="FF0000"/>
          <w:lang w:val="en-US" w:eastAsia="pl-PL"/>
        </w:rPr>
        <w:fldChar w:fldCharType="separate"/>
      </w:r>
      <w:r w:rsidR="00CE5806" w:rsidRPr="006D5AB4">
        <w:rPr>
          <w:rFonts w:ascii="Calibri" w:eastAsia="Times New Roman" w:hAnsi="Calibri" w:cs="Calibri"/>
          <w:noProof/>
          <w:color w:val="FF0000"/>
          <w:lang w:val="en-US" w:eastAsia="pl-PL"/>
        </w:rPr>
        <w:t>[13]</w:t>
      </w:r>
      <w:r w:rsidR="00CE5806" w:rsidRPr="006D5AB4">
        <w:rPr>
          <w:rFonts w:ascii="Calibri" w:eastAsia="Times New Roman" w:hAnsi="Calibri" w:cs="Calibri"/>
          <w:color w:val="FF0000"/>
          <w:lang w:val="en-US" w:eastAsia="pl-PL"/>
        </w:rPr>
        <w:fldChar w:fldCharType="end"/>
      </w:r>
      <w:r w:rsidR="00BC180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, </w:t>
      </w:r>
      <w:r w:rsidR="0098219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but</w:t>
      </w:r>
      <w:r w:rsidR="00B5492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0E208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future trials are needed to confirm</w:t>
      </w:r>
      <w:r w:rsidR="0098219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6950EB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our</w:t>
      </w:r>
      <w:r w:rsidR="0098219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CD7F66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results</w:t>
      </w:r>
      <w:r w:rsidR="000E208F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.</w:t>
      </w:r>
    </w:p>
    <w:p w14:paraId="122C45FC" w14:textId="10CDF507" w:rsidR="00B10F42" w:rsidRPr="00D941C7" w:rsidRDefault="00B10F42" w:rsidP="00B10F42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4DEBFD6F" w14:textId="2AD4E20F" w:rsidR="0084591F" w:rsidRPr="00D941C7" w:rsidRDefault="0084591F" w:rsidP="0084591F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33DFB391" w14:textId="7148C976" w:rsidR="004207DD" w:rsidRPr="00D941C7" w:rsidRDefault="00520735" w:rsidP="002C414E">
      <w:pPr>
        <w:jc w:val="both"/>
        <w:rPr>
          <w:rFonts w:ascii="Calibri" w:eastAsia="Times New Roman" w:hAnsi="Calibri" w:cs="Calibri"/>
          <w:b/>
          <w:bCs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b/>
          <w:bCs/>
          <w:color w:val="000000" w:themeColor="text1"/>
          <w:lang w:val="en-US" w:eastAsia="pl-PL"/>
        </w:rPr>
        <w:t>References</w:t>
      </w:r>
      <w:r w:rsidR="002C414E" w:rsidRPr="00D941C7">
        <w:rPr>
          <w:rFonts w:ascii="Calibri" w:eastAsia="Times New Roman" w:hAnsi="Calibri" w:cs="Calibri"/>
          <w:b/>
          <w:bCs/>
          <w:color w:val="000000" w:themeColor="text1"/>
          <w:lang w:val="en-US" w:eastAsia="pl-PL"/>
        </w:rPr>
        <w:t>:</w:t>
      </w:r>
    </w:p>
    <w:p w14:paraId="49C95171" w14:textId="77777777" w:rsidR="00CE5806" w:rsidRPr="00CE5806" w:rsidRDefault="002814A6" w:rsidP="00CE5806">
      <w:pPr>
        <w:pStyle w:val="EndNoteBibliography"/>
        <w:rPr>
          <w:noProof/>
        </w:rPr>
      </w:pPr>
      <w:r w:rsidRPr="00D941C7">
        <w:rPr>
          <w:rFonts w:eastAsia="Times New Roman"/>
          <w:color w:val="000000" w:themeColor="text1"/>
          <w:lang w:eastAsia="pl-PL"/>
        </w:rPr>
        <w:fldChar w:fldCharType="begin"/>
      </w:r>
      <w:r w:rsidRPr="00D941C7">
        <w:rPr>
          <w:rFonts w:eastAsia="Times New Roman"/>
          <w:color w:val="000000" w:themeColor="text1"/>
          <w:lang w:eastAsia="pl-PL"/>
        </w:rPr>
        <w:instrText xml:space="preserve"> ADDIN EN.REFLIST </w:instrText>
      </w:r>
      <w:r w:rsidRPr="00D941C7">
        <w:rPr>
          <w:rFonts w:eastAsia="Times New Roman"/>
          <w:color w:val="000000" w:themeColor="text1"/>
          <w:lang w:eastAsia="pl-PL"/>
        </w:rPr>
        <w:fldChar w:fldCharType="separate"/>
      </w:r>
      <w:r w:rsidR="00CE5806" w:rsidRPr="00CE5806">
        <w:rPr>
          <w:noProof/>
        </w:rPr>
        <w:t>1.</w:t>
      </w:r>
      <w:r w:rsidR="00CE5806" w:rsidRPr="00CE5806">
        <w:rPr>
          <w:noProof/>
        </w:rPr>
        <w:tab/>
        <w:t xml:space="preserve">Visseren FLJ, Mach F, Smulders YM, et al. 2021 ESC Guidelines on cardiovascular disease prevention in clinical practice. Eur Heart J. 2021; 42(34):3227-337. </w:t>
      </w:r>
    </w:p>
    <w:p w14:paraId="68C82D60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2.</w:t>
      </w:r>
      <w:r w:rsidRPr="00CE5806">
        <w:rPr>
          <w:noProof/>
        </w:rPr>
        <w:tab/>
        <w:t xml:space="preserve">Byrne RA, Rossello X, Coughlan JJ, et al. 2023 ESC Guidelines for the management of acute coronary syndromes. Eur Heart J. 2023; 44(38):3720-826. </w:t>
      </w:r>
    </w:p>
    <w:p w14:paraId="3CA805F2" w14:textId="77777777" w:rsidR="00CE5806" w:rsidRPr="00A5641D" w:rsidRDefault="00CE5806" w:rsidP="00CE5806">
      <w:pPr>
        <w:pStyle w:val="EndNoteBibliography"/>
        <w:rPr>
          <w:noProof/>
          <w:lang w:val="pl-PL"/>
        </w:rPr>
      </w:pPr>
      <w:r w:rsidRPr="00CE5806">
        <w:rPr>
          <w:noProof/>
        </w:rPr>
        <w:t>3.</w:t>
      </w:r>
      <w:r w:rsidRPr="00CE5806">
        <w:rPr>
          <w:noProof/>
        </w:rPr>
        <w:tab/>
        <w:t xml:space="preserve">Banach M, Penson PE, Vrablik M, et al. Optimal use of lipid-lowering therapy after acute coronary syndromes: A Position Paper endorsed by the International Lipid Expert Panel (ILEP). </w:t>
      </w:r>
      <w:r w:rsidRPr="00A5641D">
        <w:rPr>
          <w:noProof/>
          <w:lang w:val="pl-PL"/>
        </w:rPr>
        <w:t xml:space="preserve">Pharmacol Res. 2021; 166:105499. </w:t>
      </w:r>
    </w:p>
    <w:p w14:paraId="2281213A" w14:textId="77777777" w:rsidR="00CE5806" w:rsidRPr="00CE5806" w:rsidRDefault="00CE5806" w:rsidP="00CE5806">
      <w:pPr>
        <w:pStyle w:val="EndNoteBibliography"/>
        <w:rPr>
          <w:noProof/>
        </w:rPr>
      </w:pPr>
      <w:r w:rsidRPr="00A5641D">
        <w:rPr>
          <w:noProof/>
          <w:lang w:val="pl-PL"/>
        </w:rPr>
        <w:t>4.</w:t>
      </w:r>
      <w:r w:rsidRPr="00A5641D">
        <w:rPr>
          <w:noProof/>
          <w:lang w:val="pl-PL"/>
        </w:rPr>
        <w:tab/>
        <w:t xml:space="preserve">Nowowiejska-Wiewiora A, Wita K, Medrala Z, et al. </w:t>
      </w:r>
      <w:r w:rsidRPr="00CE5806">
        <w:rPr>
          <w:noProof/>
        </w:rPr>
        <w:t xml:space="preserve">Dyslipidemia treatment and attainment of LDL-cholesterol treatment goals in patients participating in the Managed Care for Acute Myocardial Infarction Survivors program. Kardiol Pol. 2023; 81(4):359-65. </w:t>
      </w:r>
    </w:p>
    <w:p w14:paraId="1316ABE9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5.</w:t>
      </w:r>
      <w:r w:rsidRPr="00CE5806">
        <w:rPr>
          <w:noProof/>
        </w:rPr>
        <w:tab/>
        <w:t xml:space="preserve">Cecha P, Chromik A, Piotrowska I, Zabojszcz M, Dolecka-Slusarczyk M, Siudak Z. Assessment of application of the new 2019 European Society of Cardiology/ European Atherosclerosis Society Guidelines for the Management of Dyslipidaemias in daily clinical practice - one center study. Folia Med Cracov. 2021; 61(3):43-54. </w:t>
      </w:r>
    </w:p>
    <w:p w14:paraId="5AB7C19D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6.</w:t>
      </w:r>
      <w:r w:rsidRPr="00CE5806">
        <w:rPr>
          <w:noProof/>
        </w:rPr>
        <w:tab/>
        <w:t xml:space="preserve">Schwartz GG, Steg PG, Szarek M, et al. Alirocumab and Cardiovascular Outcomes after Acute Coronary Syndrome. N Engl J Med. 2018; 379(22):2097-107. </w:t>
      </w:r>
    </w:p>
    <w:p w14:paraId="6B983E35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7.</w:t>
      </w:r>
      <w:r w:rsidRPr="00CE5806">
        <w:rPr>
          <w:noProof/>
        </w:rPr>
        <w:tab/>
        <w:t xml:space="preserve">Sabatine MS, Giugliano RP, Keech AC, et al. Evolocumab and Clinical Outcomes in Patients with Cardiovascular Disease. N Engl J Med. 2017; 376(18):1713-22. </w:t>
      </w:r>
    </w:p>
    <w:p w14:paraId="11E459D3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8.</w:t>
      </w:r>
      <w:r w:rsidRPr="00CE5806">
        <w:rPr>
          <w:noProof/>
        </w:rPr>
        <w:tab/>
        <w:t xml:space="preserve">Ray KK, Molemans B, Schoonen WM, et al. EU-Wide Cross-Sectional Observational Study of Lipid-Modifying Therapy Use in Secondary and Primary Care: the DA VINCI study. Eur J Prev Cardiol. 2021; 28(11):1279-89. </w:t>
      </w:r>
    </w:p>
    <w:p w14:paraId="36F79BD8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9.</w:t>
      </w:r>
      <w:r w:rsidRPr="00CE5806">
        <w:rPr>
          <w:noProof/>
        </w:rPr>
        <w:tab/>
        <w:t xml:space="preserve">Jankowski P, Koziel P, Setny M, et al. Dyslipidemia Management in Patients with Coronary Artery Disease. Data from the POLASPIRE Survey. J Clin Med. 2021; 10(16). </w:t>
      </w:r>
    </w:p>
    <w:p w14:paraId="44ACADA7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10.</w:t>
      </w:r>
      <w:r w:rsidRPr="00CE5806">
        <w:rPr>
          <w:noProof/>
        </w:rPr>
        <w:tab/>
        <w:t xml:space="preserve">Lewek J, Niedziela J, Desperak P, et al. Intensive Statin Therapy Versus Upfront Combination Therapy of Statin and Ezetimibe in Patients With Acute Coronary Syndrome: A </w:t>
      </w:r>
      <w:r w:rsidRPr="00CE5806">
        <w:rPr>
          <w:noProof/>
        </w:rPr>
        <w:lastRenderedPageBreak/>
        <w:t xml:space="preserve">Propensity Score Matching Analysis Based on the PL-ACS Data. J Am Heart Assoc. 2023; 12(18):e030414. </w:t>
      </w:r>
    </w:p>
    <w:p w14:paraId="3EAB82DF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11.</w:t>
      </w:r>
      <w:r w:rsidRPr="00CE5806">
        <w:rPr>
          <w:noProof/>
        </w:rPr>
        <w:tab/>
        <w:t xml:space="preserve">Mackinnon ES, Leiter LA, Wani RJ, et al. Real-World Risk of Recurrent Cardiovascular Events in Atherosclerotic Cardiovascular Disease Patients with LDL-C Above Guideline-Recommended Threshold: A Retrospective Observational Study. Cardiol Ther. 2024; 13(1):205-20. </w:t>
      </w:r>
    </w:p>
    <w:p w14:paraId="463CDB97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12.</w:t>
      </w:r>
      <w:r w:rsidRPr="00CE5806">
        <w:rPr>
          <w:noProof/>
        </w:rPr>
        <w:tab/>
        <w:t xml:space="preserve">Ferrieres J, Lautsch D, Bramlage P, et al. Lipid-lowering treatment and low-density lipoprotein cholesterol target achievement in patients with type 2 diabetes and acute coronary syndrome. Arch Cardiovasc Dis. 2020; 113(10):617-29. </w:t>
      </w:r>
    </w:p>
    <w:p w14:paraId="34F993B0" w14:textId="77777777" w:rsidR="00CE5806" w:rsidRPr="00CE5806" w:rsidRDefault="00CE5806" w:rsidP="00CE5806">
      <w:pPr>
        <w:pStyle w:val="EndNoteBibliography"/>
        <w:rPr>
          <w:noProof/>
        </w:rPr>
      </w:pPr>
      <w:r w:rsidRPr="00CE5806">
        <w:rPr>
          <w:noProof/>
        </w:rPr>
        <w:t>13.</w:t>
      </w:r>
      <w:r w:rsidRPr="00CE5806">
        <w:rPr>
          <w:noProof/>
        </w:rPr>
        <w:tab/>
        <w:t xml:space="preserve">Nicholls SJ. PCSK9 inhibitors and reduction in cardiovascular events: Current evidence and future perspectives. Kardiol Pol. 2023; 81(2):115-22. </w:t>
      </w:r>
    </w:p>
    <w:p w14:paraId="11A70DAC" w14:textId="27C112C3" w:rsidR="002A14AB" w:rsidRPr="00D941C7" w:rsidRDefault="002814A6" w:rsidP="00B23645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fldChar w:fldCharType="end"/>
      </w:r>
    </w:p>
    <w:p w14:paraId="073B0FA5" w14:textId="7FD3D6D3" w:rsidR="002A14AB" w:rsidRPr="00D941C7" w:rsidRDefault="002A14AB" w:rsidP="00B23645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42C8E256" w14:textId="77777777" w:rsidR="002A14AB" w:rsidRPr="00D941C7" w:rsidRDefault="002A14AB" w:rsidP="00B23645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797348F8" w14:textId="100DEA65" w:rsidR="0041028F" w:rsidRPr="00D941C7" w:rsidRDefault="0041028F" w:rsidP="00B23645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Table 1. </w:t>
      </w:r>
      <w:r w:rsidR="00CE5806" w:rsidRPr="00AE095A">
        <w:rPr>
          <w:rFonts w:ascii="Calibri" w:eastAsia="Times New Roman" w:hAnsi="Calibri" w:cs="Calibri"/>
          <w:color w:val="FF0000"/>
          <w:lang w:val="en-US" w:eastAsia="pl-PL"/>
        </w:rPr>
        <w:t>Patient characteristics</w:t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D941C7" w:rsidRPr="00D941C7" w14:paraId="7475CCB0" w14:textId="77777777" w:rsidTr="005C10E1">
        <w:tc>
          <w:tcPr>
            <w:tcW w:w="4508" w:type="dxa"/>
          </w:tcPr>
          <w:p w14:paraId="0DE203E5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</w:p>
        </w:tc>
        <w:tc>
          <w:tcPr>
            <w:tcW w:w="4508" w:type="dxa"/>
          </w:tcPr>
          <w:p w14:paraId="32BC14C6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N=97</w:t>
            </w:r>
          </w:p>
        </w:tc>
      </w:tr>
      <w:tr w:rsidR="00D941C7" w:rsidRPr="00D941C7" w14:paraId="2C1E2C3A" w14:textId="77777777" w:rsidTr="005C10E1">
        <w:tc>
          <w:tcPr>
            <w:tcW w:w="4508" w:type="dxa"/>
          </w:tcPr>
          <w:p w14:paraId="663A7731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Age (</w:t>
            </w:r>
            <w:proofErr w:type="spellStart"/>
            <w:r w:rsidRPr="00D941C7">
              <w:rPr>
                <w:color w:val="000000" w:themeColor="text1"/>
              </w:rPr>
              <w:t>years</w:t>
            </w:r>
            <w:proofErr w:type="spellEnd"/>
            <w:r w:rsidRPr="00D941C7">
              <w:rPr>
                <w:color w:val="000000" w:themeColor="text1"/>
              </w:rPr>
              <w:t>)</w:t>
            </w:r>
          </w:p>
        </w:tc>
        <w:tc>
          <w:tcPr>
            <w:tcW w:w="4508" w:type="dxa"/>
          </w:tcPr>
          <w:p w14:paraId="6BFB8B5C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64 (56-69)</w:t>
            </w:r>
          </w:p>
        </w:tc>
      </w:tr>
      <w:tr w:rsidR="00D941C7" w:rsidRPr="00D941C7" w14:paraId="5566E9E0" w14:textId="77777777" w:rsidTr="005C10E1">
        <w:tc>
          <w:tcPr>
            <w:tcW w:w="4508" w:type="dxa"/>
          </w:tcPr>
          <w:p w14:paraId="1C9384D0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BMI (kg/m2)</w:t>
            </w:r>
          </w:p>
        </w:tc>
        <w:tc>
          <w:tcPr>
            <w:tcW w:w="4508" w:type="dxa"/>
          </w:tcPr>
          <w:p w14:paraId="625AEDF0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27.58 (25.25-31.16)</w:t>
            </w:r>
          </w:p>
        </w:tc>
      </w:tr>
      <w:tr w:rsidR="00D941C7" w:rsidRPr="00D941C7" w14:paraId="1931A556" w14:textId="77777777" w:rsidTr="005C10E1">
        <w:tc>
          <w:tcPr>
            <w:tcW w:w="4508" w:type="dxa"/>
          </w:tcPr>
          <w:p w14:paraId="68272079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Man (n)</w:t>
            </w:r>
          </w:p>
        </w:tc>
        <w:tc>
          <w:tcPr>
            <w:tcW w:w="4508" w:type="dxa"/>
          </w:tcPr>
          <w:p w14:paraId="4015A397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81 (83.5%)</w:t>
            </w:r>
          </w:p>
        </w:tc>
      </w:tr>
      <w:tr w:rsidR="00D941C7" w:rsidRPr="00D941C7" w14:paraId="547F129F" w14:textId="77777777" w:rsidTr="005C10E1">
        <w:tc>
          <w:tcPr>
            <w:tcW w:w="4508" w:type="dxa"/>
          </w:tcPr>
          <w:p w14:paraId="20A080AD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STEMI (n)</w:t>
            </w:r>
          </w:p>
        </w:tc>
        <w:tc>
          <w:tcPr>
            <w:tcW w:w="4508" w:type="dxa"/>
          </w:tcPr>
          <w:p w14:paraId="48753BAC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49 (50.5%)</w:t>
            </w:r>
          </w:p>
        </w:tc>
      </w:tr>
      <w:tr w:rsidR="00D941C7" w:rsidRPr="00D941C7" w14:paraId="57282924" w14:textId="77777777" w:rsidTr="005C10E1">
        <w:tc>
          <w:tcPr>
            <w:tcW w:w="4508" w:type="dxa"/>
          </w:tcPr>
          <w:p w14:paraId="29FA2F23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NSTEMI (n)</w:t>
            </w:r>
          </w:p>
        </w:tc>
        <w:tc>
          <w:tcPr>
            <w:tcW w:w="4508" w:type="dxa"/>
          </w:tcPr>
          <w:p w14:paraId="7DEF0F3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47 (48.5%)</w:t>
            </w:r>
          </w:p>
        </w:tc>
      </w:tr>
      <w:tr w:rsidR="00D941C7" w:rsidRPr="00D941C7" w14:paraId="6A5EFE25" w14:textId="77777777" w:rsidTr="005C10E1">
        <w:tc>
          <w:tcPr>
            <w:tcW w:w="4508" w:type="dxa"/>
          </w:tcPr>
          <w:p w14:paraId="3ABF3AB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Hypertension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553B98B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82 (84.5%)</w:t>
            </w:r>
          </w:p>
        </w:tc>
      </w:tr>
      <w:tr w:rsidR="00D941C7" w:rsidRPr="00D941C7" w14:paraId="2CDA3D1F" w14:textId="77777777" w:rsidTr="005C10E1">
        <w:tc>
          <w:tcPr>
            <w:tcW w:w="4508" w:type="dxa"/>
          </w:tcPr>
          <w:p w14:paraId="5948C4D4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Hypercholesterolemia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57B3EEB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90 (92.8%)</w:t>
            </w:r>
          </w:p>
        </w:tc>
      </w:tr>
      <w:tr w:rsidR="00D941C7" w:rsidRPr="00D941C7" w14:paraId="069285C3" w14:textId="77777777" w:rsidTr="005C10E1">
        <w:tc>
          <w:tcPr>
            <w:tcW w:w="4508" w:type="dxa"/>
          </w:tcPr>
          <w:p w14:paraId="4B67A926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Diabetes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Mellitus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62D0FD4E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24 (24.7%)</w:t>
            </w:r>
          </w:p>
        </w:tc>
      </w:tr>
      <w:tr w:rsidR="00D941C7" w:rsidRPr="00D941C7" w14:paraId="1D0955C4" w14:textId="77777777" w:rsidTr="005C10E1">
        <w:tc>
          <w:tcPr>
            <w:tcW w:w="4508" w:type="dxa"/>
          </w:tcPr>
          <w:p w14:paraId="3E2236F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Chronic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kidney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disease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41A2C917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3 (3.1%)</w:t>
            </w:r>
          </w:p>
        </w:tc>
      </w:tr>
      <w:tr w:rsidR="00D941C7" w:rsidRPr="00D941C7" w14:paraId="3C2FFDF2" w14:textId="77777777" w:rsidTr="005C10E1">
        <w:tc>
          <w:tcPr>
            <w:tcW w:w="4508" w:type="dxa"/>
          </w:tcPr>
          <w:p w14:paraId="0A2C14F3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Heart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Failure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582C7276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24 (24.7%)</w:t>
            </w:r>
          </w:p>
        </w:tc>
      </w:tr>
      <w:tr w:rsidR="00D941C7" w:rsidRPr="00D941C7" w14:paraId="6EA05F8C" w14:textId="77777777" w:rsidTr="005C10E1">
        <w:tc>
          <w:tcPr>
            <w:tcW w:w="4508" w:type="dxa"/>
          </w:tcPr>
          <w:p w14:paraId="182E0808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Peripheral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artery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disease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38F6C996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4 (4.1%)</w:t>
            </w:r>
          </w:p>
        </w:tc>
      </w:tr>
      <w:tr w:rsidR="00D941C7" w:rsidRPr="00D941C7" w14:paraId="73E942F5" w14:textId="77777777" w:rsidTr="005C10E1">
        <w:tc>
          <w:tcPr>
            <w:tcW w:w="4508" w:type="dxa"/>
          </w:tcPr>
          <w:p w14:paraId="197E78D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Atrial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Fibrillation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23EDC69D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5 (5.2%)</w:t>
            </w:r>
          </w:p>
        </w:tc>
      </w:tr>
      <w:tr w:rsidR="00D941C7" w:rsidRPr="00D941C7" w14:paraId="5597D59B" w14:textId="77777777" w:rsidTr="005C10E1">
        <w:tc>
          <w:tcPr>
            <w:tcW w:w="4508" w:type="dxa"/>
          </w:tcPr>
          <w:p w14:paraId="56BAAD9C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Chronic obstructive pulmonary disease (n)</w:t>
            </w:r>
          </w:p>
        </w:tc>
        <w:tc>
          <w:tcPr>
            <w:tcW w:w="4508" w:type="dxa"/>
          </w:tcPr>
          <w:p w14:paraId="52A31635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2 (2.1%)</w:t>
            </w:r>
          </w:p>
        </w:tc>
      </w:tr>
      <w:tr w:rsidR="00D941C7" w:rsidRPr="00D941C7" w14:paraId="1CCF3AEF" w14:textId="77777777" w:rsidTr="005C10E1">
        <w:tc>
          <w:tcPr>
            <w:tcW w:w="4508" w:type="dxa"/>
          </w:tcPr>
          <w:p w14:paraId="3CEA79CB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Previous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myocardial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infarction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0A4F3C76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13 (13.4%)</w:t>
            </w:r>
          </w:p>
        </w:tc>
      </w:tr>
      <w:tr w:rsidR="00D941C7" w:rsidRPr="00D941C7" w14:paraId="60508395" w14:textId="77777777" w:rsidTr="005C10E1">
        <w:tc>
          <w:tcPr>
            <w:tcW w:w="4508" w:type="dxa"/>
          </w:tcPr>
          <w:p w14:paraId="43AE5E87" w14:textId="519873EC" w:rsidR="00020447" w:rsidRPr="00D941C7" w:rsidRDefault="00020447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Previous</w:t>
            </w:r>
            <w:proofErr w:type="spellEnd"/>
            <w:r w:rsidRPr="00D941C7">
              <w:rPr>
                <w:color w:val="000000" w:themeColor="text1"/>
              </w:rPr>
              <w:t xml:space="preserve"> PCI (n)</w:t>
            </w:r>
          </w:p>
        </w:tc>
        <w:tc>
          <w:tcPr>
            <w:tcW w:w="4508" w:type="dxa"/>
          </w:tcPr>
          <w:p w14:paraId="136D39D6" w14:textId="1BC0B092" w:rsidR="00020447" w:rsidRPr="00D941C7" w:rsidRDefault="00020447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15 (15.5%)</w:t>
            </w:r>
          </w:p>
        </w:tc>
      </w:tr>
      <w:tr w:rsidR="00D941C7" w:rsidRPr="00D941C7" w14:paraId="3F0A8562" w14:textId="77777777" w:rsidTr="005C10E1">
        <w:tc>
          <w:tcPr>
            <w:tcW w:w="4508" w:type="dxa"/>
          </w:tcPr>
          <w:p w14:paraId="5514A1E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Nicotinism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1394659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18 (18.6%)</w:t>
            </w:r>
          </w:p>
        </w:tc>
      </w:tr>
      <w:tr w:rsidR="00D941C7" w:rsidRPr="00D941C7" w14:paraId="4B0C28CA" w14:textId="77777777" w:rsidTr="005C10E1">
        <w:tc>
          <w:tcPr>
            <w:tcW w:w="4508" w:type="dxa"/>
          </w:tcPr>
          <w:p w14:paraId="11ABE289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Multivessel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procedure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0A1E64C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32 (33.0%)</w:t>
            </w:r>
          </w:p>
        </w:tc>
      </w:tr>
      <w:tr w:rsidR="00D941C7" w:rsidRPr="00D941C7" w14:paraId="22D26584" w14:textId="77777777" w:rsidTr="005C10E1">
        <w:tc>
          <w:tcPr>
            <w:tcW w:w="4508" w:type="dxa"/>
          </w:tcPr>
          <w:p w14:paraId="2C859DB5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Stent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length</w:t>
            </w:r>
            <w:proofErr w:type="spellEnd"/>
            <w:r w:rsidRPr="00D941C7">
              <w:rPr>
                <w:color w:val="000000" w:themeColor="text1"/>
              </w:rPr>
              <w:t xml:space="preserve"> (mm)</w:t>
            </w:r>
          </w:p>
        </w:tc>
        <w:tc>
          <w:tcPr>
            <w:tcW w:w="4508" w:type="dxa"/>
          </w:tcPr>
          <w:p w14:paraId="1CFFF7CE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32 (18-52)</w:t>
            </w:r>
          </w:p>
        </w:tc>
      </w:tr>
      <w:tr w:rsidR="00D941C7" w:rsidRPr="00D941C7" w14:paraId="72E86FA7" w14:textId="77777777" w:rsidTr="005C10E1">
        <w:tc>
          <w:tcPr>
            <w:tcW w:w="4508" w:type="dxa"/>
          </w:tcPr>
          <w:p w14:paraId="7C8D3DF5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Clopidogrel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518EEB5F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18 (18.6%)</w:t>
            </w:r>
          </w:p>
        </w:tc>
      </w:tr>
      <w:tr w:rsidR="00D941C7" w:rsidRPr="00D941C7" w14:paraId="26F1C6B1" w14:textId="77777777" w:rsidTr="005C10E1">
        <w:tc>
          <w:tcPr>
            <w:tcW w:w="4508" w:type="dxa"/>
          </w:tcPr>
          <w:p w14:paraId="5A10593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Ticagrelor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403AB2FF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69 (71.1%)</w:t>
            </w:r>
          </w:p>
        </w:tc>
      </w:tr>
      <w:tr w:rsidR="00D941C7" w:rsidRPr="00D941C7" w14:paraId="76BA4108" w14:textId="77777777" w:rsidTr="005C10E1">
        <w:tc>
          <w:tcPr>
            <w:tcW w:w="4508" w:type="dxa"/>
          </w:tcPr>
          <w:p w14:paraId="246036E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Prasugrel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1A2774D8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10 (10.3%)</w:t>
            </w:r>
          </w:p>
        </w:tc>
      </w:tr>
      <w:tr w:rsidR="00D941C7" w:rsidRPr="00D941C7" w14:paraId="588F7714" w14:textId="77777777" w:rsidTr="005C10E1">
        <w:tc>
          <w:tcPr>
            <w:tcW w:w="4508" w:type="dxa"/>
          </w:tcPr>
          <w:p w14:paraId="625DC37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Atorvastatin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421FC9D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38 (39.2%)</w:t>
            </w:r>
          </w:p>
        </w:tc>
      </w:tr>
      <w:tr w:rsidR="00D941C7" w:rsidRPr="00D941C7" w14:paraId="23D1B27A" w14:textId="77777777" w:rsidTr="005C10E1">
        <w:tc>
          <w:tcPr>
            <w:tcW w:w="4508" w:type="dxa"/>
          </w:tcPr>
          <w:p w14:paraId="12D80DA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Rosuvastatin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0590EC9B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59 (60.8%)</w:t>
            </w:r>
          </w:p>
        </w:tc>
      </w:tr>
      <w:tr w:rsidR="00D941C7" w:rsidRPr="00D941C7" w14:paraId="3129EC0C" w14:textId="77777777" w:rsidTr="005C10E1">
        <w:tc>
          <w:tcPr>
            <w:tcW w:w="4508" w:type="dxa"/>
          </w:tcPr>
          <w:p w14:paraId="3EB8C6B1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proofErr w:type="spellStart"/>
            <w:r w:rsidRPr="00D941C7">
              <w:rPr>
                <w:color w:val="000000" w:themeColor="text1"/>
              </w:rPr>
              <w:t>Ezetimibe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51AB3C02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23 (23.7%)</w:t>
            </w:r>
          </w:p>
        </w:tc>
      </w:tr>
      <w:tr w:rsidR="00D941C7" w:rsidRPr="00D941C7" w14:paraId="2C13FECB" w14:textId="77777777" w:rsidTr="005C10E1">
        <w:tc>
          <w:tcPr>
            <w:tcW w:w="4508" w:type="dxa"/>
          </w:tcPr>
          <w:p w14:paraId="3051619A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 xml:space="preserve">High </w:t>
            </w:r>
            <w:proofErr w:type="spellStart"/>
            <w:r w:rsidRPr="00D941C7">
              <w:rPr>
                <w:color w:val="000000" w:themeColor="text1"/>
              </w:rPr>
              <w:t>dose</w:t>
            </w:r>
            <w:proofErr w:type="spellEnd"/>
            <w:r w:rsidRPr="00D941C7">
              <w:rPr>
                <w:color w:val="000000" w:themeColor="text1"/>
              </w:rPr>
              <w:t xml:space="preserve"> </w:t>
            </w:r>
            <w:proofErr w:type="spellStart"/>
            <w:r w:rsidRPr="00D941C7">
              <w:rPr>
                <w:color w:val="000000" w:themeColor="text1"/>
              </w:rPr>
              <w:t>statin</w:t>
            </w:r>
            <w:proofErr w:type="spellEnd"/>
            <w:r w:rsidRPr="00D941C7">
              <w:rPr>
                <w:color w:val="000000" w:themeColor="text1"/>
              </w:rPr>
              <w:t xml:space="preserve"> (n)</w:t>
            </w:r>
          </w:p>
        </w:tc>
        <w:tc>
          <w:tcPr>
            <w:tcW w:w="4508" w:type="dxa"/>
          </w:tcPr>
          <w:p w14:paraId="3D1A113C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64 (66.0%)</w:t>
            </w:r>
          </w:p>
        </w:tc>
      </w:tr>
      <w:tr w:rsidR="00D941C7" w:rsidRPr="00D941C7" w14:paraId="4B493AF8" w14:textId="77777777" w:rsidTr="005C10E1">
        <w:tc>
          <w:tcPr>
            <w:tcW w:w="4508" w:type="dxa"/>
          </w:tcPr>
          <w:p w14:paraId="16227CFA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Total cholesterol level at baseline (mmol/L)</w:t>
            </w:r>
          </w:p>
        </w:tc>
        <w:tc>
          <w:tcPr>
            <w:tcW w:w="4508" w:type="dxa"/>
          </w:tcPr>
          <w:p w14:paraId="44214462" w14:textId="23C1AA2B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  <w:lang w:val="en-US"/>
              </w:rPr>
              <w:t>5.36</w:t>
            </w:r>
            <w:r w:rsidR="00366A43">
              <w:rPr>
                <w:color w:val="000000" w:themeColor="text1"/>
                <w:lang w:val="en-US"/>
              </w:rPr>
              <w:t xml:space="preserve"> </w:t>
            </w:r>
            <w:r w:rsidR="00366A43" w:rsidRPr="00366A43">
              <w:rPr>
                <w:color w:val="FF0000"/>
                <w:lang w:val="en-US"/>
              </w:rPr>
              <w:t>(</w:t>
            </w:r>
            <w:r w:rsidRPr="00366A43">
              <w:rPr>
                <w:color w:val="FF0000"/>
                <w:lang w:val="en-US"/>
              </w:rPr>
              <w:t>1.29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09E8601F" w14:textId="77777777" w:rsidTr="005C10E1">
        <w:tc>
          <w:tcPr>
            <w:tcW w:w="4508" w:type="dxa"/>
          </w:tcPr>
          <w:p w14:paraId="53680DFD" w14:textId="0292AA91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L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at baseline (mmol/L)</w:t>
            </w:r>
          </w:p>
        </w:tc>
        <w:tc>
          <w:tcPr>
            <w:tcW w:w="4508" w:type="dxa"/>
          </w:tcPr>
          <w:p w14:paraId="59ED9134" w14:textId="27A0990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  <w:lang w:val="en-US"/>
              </w:rPr>
              <w:t>3.60</w:t>
            </w:r>
            <w:r w:rsidR="00366A43">
              <w:rPr>
                <w:color w:val="000000" w:themeColor="text1"/>
                <w:lang w:val="en-US"/>
              </w:rPr>
              <w:t xml:space="preserve"> </w:t>
            </w:r>
            <w:r w:rsidR="00366A43" w:rsidRPr="00366A43">
              <w:rPr>
                <w:color w:val="FF0000"/>
                <w:lang w:val="en-US"/>
              </w:rPr>
              <w:t>(</w:t>
            </w:r>
            <w:r w:rsidRPr="00366A43">
              <w:rPr>
                <w:color w:val="FF0000"/>
                <w:lang w:val="en-US"/>
              </w:rPr>
              <w:t>1.18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21EE1330" w14:textId="77777777" w:rsidTr="005C10E1">
        <w:tc>
          <w:tcPr>
            <w:tcW w:w="4508" w:type="dxa"/>
          </w:tcPr>
          <w:p w14:paraId="32BC2BC7" w14:textId="3502604F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H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at baseline (mmol/L)</w:t>
            </w:r>
          </w:p>
        </w:tc>
        <w:tc>
          <w:tcPr>
            <w:tcW w:w="4508" w:type="dxa"/>
          </w:tcPr>
          <w:p w14:paraId="77E832B4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  <w:lang w:val="en-US"/>
              </w:rPr>
              <w:t>1.14 (0.97-1.32)</w:t>
            </w:r>
          </w:p>
        </w:tc>
      </w:tr>
      <w:tr w:rsidR="00D941C7" w:rsidRPr="00D941C7" w14:paraId="2FA2112A" w14:textId="77777777" w:rsidTr="005C10E1">
        <w:tc>
          <w:tcPr>
            <w:tcW w:w="4508" w:type="dxa"/>
          </w:tcPr>
          <w:p w14:paraId="4562CC37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proofErr w:type="spellStart"/>
            <w:r w:rsidRPr="00D941C7">
              <w:rPr>
                <w:color w:val="000000" w:themeColor="text1"/>
                <w:lang w:val="en-US"/>
              </w:rPr>
              <w:t>Triglicerydes</w:t>
            </w:r>
            <w:proofErr w:type="spellEnd"/>
            <w:r w:rsidRPr="00D941C7">
              <w:rPr>
                <w:color w:val="000000" w:themeColor="text1"/>
                <w:lang w:val="en-US"/>
              </w:rPr>
              <w:t xml:space="preserve"> level at baseline (mmol/L)</w:t>
            </w:r>
          </w:p>
        </w:tc>
        <w:tc>
          <w:tcPr>
            <w:tcW w:w="4508" w:type="dxa"/>
          </w:tcPr>
          <w:p w14:paraId="7A412129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rFonts w:ascii="Calibri" w:eastAsia="Times New Roman" w:hAnsi="Calibri" w:cs="Calibri"/>
                <w:color w:val="000000" w:themeColor="text1"/>
                <w:lang w:val="en-US" w:eastAsia="pl-PL"/>
              </w:rPr>
              <w:t>1.14 (0.81-1.78)</w:t>
            </w:r>
          </w:p>
        </w:tc>
      </w:tr>
      <w:tr w:rsidR="00D941C7" w:rsidRPr="00D941C7" w14:paraId="3A7E0A28" w14:textId="77777777" w:rsidTr="005C10E1">
        <w:tc>
          <w:tcPr>
            <w:tcW w:w="4508" w:type="dxa"/>
          </w:tcPr>
          <w:p w14:paraId="7779480E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lastRenderedPageBreak/>
              <w:t>Total cholesterol level at follow-up (mmol/L)</w:t>
            </w:r>
          </w:p>
        </w:tc>
        <w:tc>
          <w:tcPr>
            <w:tcW w:w="4508" w:type="dxa"/>
          </w:tcPr>
          <w:p w14:paraId="02CE2C16" w14:textId="553EE858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  <w:lang w:val="en-US"/>
              </w:rPr>
              <w:t>3.36</w:t>
            </w:r>
            <w:r w:rsidR="00366A43">
              <w:rPr>
                <w:color w:val="000000" w:themeColor="text1"/>
                <w:lang w:val="en-US"/>
              </w:rPr>
              <w:t xml:space="preserve"> </w:t>
            </w:r>
            <w:r w:rsidR="00366A43" w:rsidRPr="00366A43">
              <w:rPr>
                <w:color w:val="FF0000"/>
                <w:lang w:val="en-US"/>
              </w:rPr>
              <w:t>(</w:t>
            </w:r>
            <w:r w:rsidRPr="00366A43">
              <w:rPr>
                <w:color w:val="FF0000"/>
                <w:lang w:val="en-US"/>
              </w:rPr>
              <w:t>0.78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54E0C4FB" w14:textId="77777777" w:rsidTr="005C10E1">
        <w:tc>
          <w:tcPr>
            <w:tcW w:w="4508" w:type="dxa"/>
          </w:tcPr>
          <w:p w14:paraId="105862EC" w14:textId="17A04A0A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L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at follow-up (mmol/L)</w:t>
            </w:r>
          </w:p>
        </w:tc>
        <w:tc>
          <w:tcPr>
            <w:tcW w:w="4508" w:type="dxa"/>
          </w:tcPr>
          <w:p w14:paraId="29D7BFAB" w14:textId="75BD17D4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rFonts w:ascii="Calibri" w:eastAsia="Times New Roman" w:hAnsi="Calibri" w:cs="Calibri"/>
                <w:color w:val="000000" w:themeColor="text1"/>
                <w:lang w:val="en-US" w:eastAsia="pl-PL"/>
              </w:rPr>
              <w:t>1.69</w:t>
            </w:r>
            <w:r w:rsidR="00366A43">
              <w:rPr>
                <w:rFonts w:ascii="Calibri" w:eastAsia="Times New Roman" w:hAnsi="Calibri" w:cs="Calibri"/>
                <w:color w:val="000000" w:themeColor="text1"/>
                <w:lang w:val="en-US" w:eastAsia="pl-PL"/>
              </w:rPr>
              <w:t xml:space="preserve"> </w:t>
            </w:r>
            <w:r w:rsidR="00366A43" w:rsidRPr="00366A43">
              <w:rPr>
                <w:rFonts w:ascii="Calibri" w:eastAsia="Times New Roman" w:hAnsi="Calibri" w:cs="Calibri"/>
                <w:color w:val="FF0000"/>
                <w:lang w:val="en-US" w:eastAsia="pl-PL"/>
              </w:rPr>
              <w:t>(</w:t>
            </w:r>
            <w:r w:rsidRPr="00366A43">
              <w:rPr>
                <w:rFonts w:ascii="Calibri" w:eastAsia="Times New Roman" w:hAnsi="Calibri" w:cs="Calibri"/>
                <w:color w:val="FF0000"/>
                <w:lang w:val="en-US" w:eastAsia="pl-PL"/>
              </w:rPr>
              <w:t>0.66</w:t>
            </w:r>
            <w:r w:rsidR="00366A43" w:rsidRPr="00366A43">
              <w:rPr>
                <w:rFonts w:ascii="Calibri" w:eastAsia="Times New Roman" w:hAnsi="Calibri" w:cs="Calibri"/>
                <w:color w:val="FF0000"/>
                <w:lang w:val="en-US" w:eastAsia="pl-PL"/>
              </w:rPr>
              <w:t>)</w:t>
            </w:r>
          </w:p>
        </w:tc>
      </w:tr>
      <w:tr w:rsidR="00D941C7" w:rsidRPr="00D941C7" w14:paraId="328F7B85" w14:textId="77777777" w:rsidTr="005C10E1">
        <w:tc>
          <w:tcPr>
            <w:tcW w:w="4508" w:type="dxa"/>
          </w:tcPr>
          <w:p w14:paraId="4DF1C46C" w14:textId="27809FBB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H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at follow-up (mmol/L)</w:t>
            </w:r>
          </w:p>
        </w:tc>
        <w:tc>
          <w:tcPr>
            <w:tcW w:w="4508" w:type="dxa"/>
          </w:tcPr>
          <w:p w14:paraId="4F094B02" w14:textId="400FAA79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  <w:lang w:val="en-US"/>
              </w:rPr>
              <w:t>1.08</w:t>
            </w:r>
            <w:r w:rsidR="00366A43">
              <w:rPr>
                <w:color w:val="000000" w:themeColor="text1"/>
                <w:lang w:val="en-US"/>
              </w:rPr>
              <w:t xml:space="preserve"> </w:t>
            </w:r>
            <w:r w:rsidR="00366A43" w:rsidRPr="00366A43">
              <w:rPr>
                <w:color w:val="FF0000"/>
                <w:lang w:val="en-US"/>
              </w:rPr>
              <w:t>(</w:t>
            </w:r>
            <w:r w:rsidRPr="00366A43">
              <w:rPr>
                <w:color w:val="FF0000"/>
                <w:lang w:val="en-US"/>
              </w:rPr>
              <w:t>0.24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232E4AD8" w14:textId="77777777" w:rsidTr="005C10E1">
        <w:tc>
          <w:tcPr>
            <w:tcW w:w="4508" w:type="dxa"/>
          </w:tcPr>
          <w:p w14:paraId="45827775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proofErr w:type="spellStart"/>
            <w:r w:rsidRPr="00D941C7">
              <w:rPr>
                <w:color w:val="000000" w:themeColor="text1"/>
                <w:lang w:val="en-US"/>
              </w:rPr>
              <w:t>Triglicerydes</w:t>
            </w:r>
            <w:proofErr w:type="spellEnd"/>
            <w:r w:rsidRPr="00D941C7">
              <w:rPr>
                <w:color w:val="000000" w:themeColor="text1"/>
                <w:lang w:val="en-US"/>
              </w:rPr>
              <w:t xml:space="preserve"> level at follow-up (mmol/L)</w:t>
            </w:r>
          </w:p>
        </w:tc>
        <w:tc>
          <w:tcPr>
            <w:tcW w:w="4508" w:type="dxa"/>
          </w:tcPr>
          <w:p w14:paraId="392D8AB0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rFonts w:ascii="Calibri" w:eastAsia="Times New Roman" w:hAnsi="Calibri" w:cs="Calibri"/>
                <w:color w:val="000000" w:themeColor="text1"/>
                <w:lang w:val="en-US" w:eastAsia="pl-PL"/>
              </w:rPr>
              <w:t>1.16 (0.86-1.56)</w:t>
            </w:r>
          </w:p>
        </w:tc>
      </w:tr>
      <w:tr w:rsidR="00D941C7" w:rsidRPr="00D941C7" w14:paraId="4D6EB0A9" w14:textId="77777777" w:rsidTr="005C10E1">
        <w:tc>
          <w:tcPr>
            <w:tcW w:w="4508" w:type="dxa"/>
          </w:tcPr>
          <w:p w14:paraId="41FA1031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Difference in total cholesterol level (mmol/L)</w:t>
            </w:r>
          </w:p>
        </w:tc>
        <w:tc>
          <w:tcPr>
            <w:tcW w:w="4508" w:type="dxa"/>
          </w:tcPr>
          <w:p w14:paraId="314C0BD5" w14:textId="42E32DC6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-2.00</w:t>
            </w:r>
            <w:r w:rsidR="00366A43">
              <w:rPr>
                <w:color w:val="000000" w:themeColor="text1"/>
              </w:rPr>
              <w:t xml:space="preserve"> </w:t>
            </w:r>
            <w:r w:rsidR="00366A43" w:rsidRPr="00366A43">
              <w:rPr>
                <w:color w:val="FF0000"/>
              </w:rPr>
              <w:t>(</w:t>
            </w:r>
            <w:r w:rsidRPr="00366A43">
              <w:rPr>
                <w:color w:val="FF0000"/>
                <w:lang w:val="en-US"/>
              </w:rPr>
              <w:t>1.41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5FFD0BC5" w14:textId="77777777" w:rsidTr="005C10E1">
        <w:tc>
          <w:tcPr>
            <w:tcW w:w="4508" w:type="dxa"/>
          </w:tcPr>
          <w:p w14:paraId="2A7C2BC5" w14:textId="1FA94F3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Difference in L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(mmol/L)</w:t>
            </w:r>
          </w:p>
        </w:tc>
        <w:tc>
          <w:tcPr>
            <w:tcW w:w="4508" w:type="dxa"/>
          </w:tcPr>
          <w:p w14:paraId="78A7FF60" w14:textId="2753B2BA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-1.91</w:t>
            </w:r>
            <w:r w:rsidR="00366A43">
              <w:rPr>
                <w:color w:val="000000" w:themeColor="text1"/>
              </w:rPr>
              <w:t xml:space="preserve"> </w:t>
            </w:r>
            <w:r w:rsidR="00366A43" w:rsidRPr="00366A43">
              <w:rPr>
                <w:color w:val="FF0000"/>
              </w:rPr>
              <w:t>(</w:t>
            </w:r>
            <w:r w:rsidRPr="00366A43">
              <w:rPr>
                <w:color w:val="FF0000"/>
                <w:lang w:val="en-US"/>
              </w:rPr>
              <w:t>1.27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3E48334B" w14:textId="77777777" w:rsidTr="005C10E1">
        <w:tc>
          <w:tcPr>
            <w:tcW w:w="4508" w:type="dxa"/>
          </w:tcPr>
          <w:p w14:paraId="09B97530" w14:textId="5ACA624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Difference in H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(mmol/L)</w:t>
            </w:r>
          </w:p>
        </w:tc>
        <w:tc>
          <w:tcPr>
            <w:tcW w:w="4508" w:type="dxa"/>
          </w:tcPr>
          <w:p w14:paraId="2AD16624" w14:textId="6A967CB4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-0.06</w:t>
            </w:r>
            <w:r w:rsidR="00366A43">
              <w:rPr>
                <w:color w:val="000000" w:themeColor="text1"/>
              </w:rPr>
              <w:t xml:space="preserve"> </w:t>
            </w:r>
            <w:r w:rsidR="00366A43" w:rsidRPr="00366A43">
              <w:rPr>
                <w:color w:val="FF0000"/>
              </w:rPr>
              <w:t>(</w:t>
            </w:r>
            <w:r w:rsidRPr="00366A43">
              <w:rPr>
                <w:color w:val="FF0000"/>
                <w:lang w:val="en-US"/>
              </w:rPr>
              <w:t>0.17</w:t>
            </w:r>
            <w:r w:rsidR="00366A43" w:rsidRPr="00366A43">
              <w:rPr>
                <w:color w:val="FF0000"/>
                <w:lang w:val="en-US"/>
              </w:rPr>
              <w:t>)</w:t>
            </w:r>
          </w:p>
        </w:tc>
      </w:tr>
      <w:tr w:rsidR="00D941C7" w:rsidRPr="00D941C7" w14:paraId="0B6C2EEC" w14:textId="77777777" w:rsidTr="005C10E1">
        <w:tc>
          <w:tcPr>
            <w:tcW w:w="4508" w:type="dxa"/>
          </w:tcPr>
          <w:p w14:paraId="72E49145" w14:textId="77777777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 xml:space="preserve">Difference in </w:t>
            </w:r>
            <w:proofErr w:type="spellStart"/>
            <w:r w:rsidRPr="00D941C7">
              <w:rPr>
                <w:color w:val="000000" w:themeColor="text1"/>
                <w:lang w:val="en-US"/>
              </w:rPr>
              <w:t>tryglicerydes</w:t>
            </w:r>
            <w:proofErr w:type="spellEnd"/>
            <w:r w:rsidRPr="00D941C7">
              <w:rPr>
                <w:color w:val="000000" w:themeColor="text1"/>
                <w:lang w:val="en-US"/>
              </w:rPr>
              <w:t xml:space="preserve"> level (mmol/L)</w:t>
            </w:r>
          </w:p>
        </w:tc>
        <w:tc>
          <w:tcPr>
            <w:tcW w:w="4508" w:type="dxa"/>
          </w:tcPr>
          <w:p w14:paraId="45A5F9C7" w14:textId="19C4C8A0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-0.</w:t>
            </w:r>
            <w:r w:rsidR="00CB3A20" w:rsidRPr="00D941C7">
              <w:rPr>
                <w:color w:val="000000" w:themeColor="text1"/>
              </w:rPr>
              <w:t>40</w:t>
            </w:r>
            <w:r w:rsidRPr="00D941C7">
              <w:rPr>
                <w:color w:val="000000" w:themeColor="text1"/>
              </w:rPr>
              <w:t xml:space="preserve"> (-0.44 - -0.36)</w:t>
            </w:r>
          </w:p>
        </w:tc>
      </w:tr>
      <w:tr w:rsidR="00D941C7" w:rsidRPr="00D941C7" w14:paraId="4F0C1693" w14:textId="77777777" w:rsidTr="005C10E1">
        <w:tc>
          <w:tcPr>
            <w:tcW w:w="4508" w:type="dxa"/>
          </w:tcPr>
          <w:p w14:paraId="5050CF3A" w14:textId="5B102CB6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Lipid goal achievement (L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D941C7">
              <w:rPr>
                <w:color w:val="000000" w:themeColor="text1"/>
                <w:lang w:val="en-US"/>
              </w:rPr>
              <w:t>&lt;1.4 mmol/L) (n)</w:t>
            </w:r>
          </w:p>
        </w:tc>
        <w:tc>
          <w:tcPr>
            <w:tcW w:w="4508" w:type="dxa"/>
          </w:tcPr>
          <w:p w14:paraId="472AC673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30 (30.9%)</w:t>
            </w:r>
          </w:p>
        </w:tc>
      </w:tr>
      <w:tr w:rsidR="00DD503A" w:rsidRPr="00D941C7" w14:paraId="69E200FC" w14:textId="77777777" w:rsidTr="005C10E1">
        <w:tc>
          <w:tcPr>
            <w:tcW w:w="4508" w:type="dxa"/>
          </w:tcPr>
          <w:p w14:paraId="1DCAD55A" w14:textId="4117AC8A" w:rsidR="00DD503A" w:rsidRPr="00D941C7" w:rsidRDefault="00DD503A" w:rsidP="005C10E1">
            <w:pPr>
              <w:jc w:val="center"/>
              <w:rPr>
                <w:color w:val="000000" w:themeColor="text1"/>
                <w:lang w:val="en-US"/>
              </w:rPr>
            </w:pPr>
            <w:r w:rsidRPr="00D941C7">
              <w:rPr>
                <w:color w:val="000000" w:themeColor="text1"/>
                <w:lang w:val="en-US"/>
              </w:rPr>
              <w:t>≥50% reduction of LDL</w:t>
            </w:r>
            <w:r w:rsidR="00083013" w:rsidRPr="00083013">
              <w:rPr>
                <w:color w:val="FF0000"/>
                <w:lang w:val="en-US"/>
              </w:rPr>
              <w:t>-C</w:t>
            </w:r>
            <w:r w:rsidRPr="00083013">
              <w:rPr>
                <w:color w:val="FF0000"/>
                <w:lang w:val="en-US"/>
              </w:rPr>
              <w:t xml:space="preserve"> </w:t>
            </w:r>
            <w:r w:rsidRPr="00D941C7">
              <w:rPr>
                <w:color w:val="000000" w:themeColor="text1"/>
                <w:lang w:val="en-US"/>
              </w:rPr>
              <w:t>level (n)</w:t>
            </w:r>
          </w:p>
        </w:tc>
        <w:tc>
          <w:tcPr>
            <w:tcW w:w="4508" w:type="dxa"/>
          </w:tcPr>
          <w:p w14:paraId="0967B045" w14:textId="77777777" w:rsidR="00DD503A" w:rsidRPr="00D941C7" w:rsidRDefault="00DD503A" w:rsidP="005C10E1">
            <w:pPr>
              <w:jc w:val="center"/>
              <w:rPr>
                <w:color w:val="000000" w:themeColor="text1"/>
              </w:rPr>
            </w:pPr>
            <w:r w:rsidRPr="00D941C7">
              <w:rPr>
                <w:color w:val="000000" w:themeColor="text1"/>
              </w:rPr>
              <w:t>52 (53.6%)</w:t>
            </w:r>
          </w:p>
        </w:tc>
      </w:tr>
    </w:tbl>
    <w:p w14:paraId="6A081121" w14:textId="77777777" w:rsidR="00DD503A" w:rsidRPr="00D941C7" w:rsidRDefault="00DD503A" w:rsidP="00B23645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</w:p>
    <w:p w14:paraId="387C1450" w14:textId="46195328" w:rsidR="0041028F" w:rsidRPr="00D941C7" w:rsidRDefault="00B5492B" w:rsidP="00B23645">
      <w:pPr>
        <w:jc w:val="both"/>
        <w:rPr>
          <w:rFonts w:ascii="Calibri" w:eastAsia="Times New Roman" w:hAnsi="Calibri" w:cs="Calibri"/>
          <w:color w:val="000000" w:themeColor="text1"/>
          <w:lang w:val="en-US" w:eastAsia="pl-PL"/>
        </w:rPr>
      </w:pPr>
      <w:r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BMI – body mass index, STEMI – ST-elevation myocardial infarction</w:t>
      </w:r>
      <w:r w:rsidR="00264203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 NSTEMI – non-ST-elevation myocardial infarction</w:t>
      </w:r>
      <w:r w:rsidR="00DD503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 LDL</w:t>
      </w:r>
      <w:r w:rsidR="00271923" w:rsidRPr="00271923">
        <w:rPr>
          <w:rFonts w:ascii="Calibri" w:eastAsia="Times New Roman" w:hAnsi="Calibri" w:cs="Calibri"/>
          <w:color w:val="FF0000"/>
          <w:lang w:val="en-US" w:eastAsia="pl-PL"/>
        </w:rPr>
        <w:t>-C</w:t>
      </w:r>
      <w:r w:rsidR="00271923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DD503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-</w:t>
      </w:r>
      <w:r w:rsidR="00522CCD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DD503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low-density lipoprotein</w:t>
      </w:r>
      <w:r w:rsidR="00083013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cholesterol</w:t>
      </w:r>
      <w:r w:rsidR="00DD503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 HDL</w:t>
      </w:r>
      <w:r w:rsidR="00271923">
        <w:rPr>
          <w:rFonts w:ascii="Calibri" w:eastAsia="Times New Roman" w:hAnsi="Calibri" w:cs="Calibri"/>
          <w:color w:val="000000" w:themeColor="text1"/>
          <w:lang w:val="en-US" w:eastAsia="pl-PL"/>
        </w:rPr>
        <w:t>-</w:t>
      </w:r>
      <w:r w:rsidR="00271923" w:rsidRPr="00271923">
        <w:rPr>
          <w:rFonts w:ascii="Calibri" w:eastAsia="Times New Roman" w:hAnsi="Calibri" w:cs="Calibri"/>
          <w:color w:val="FF0000"/>
          <w:lang w:val="en-US" w:eastAsia="pl-PL"/>
        </w:rPr>
        <w:t>C</w:t>
      </w:r>
      <w:r w:rsidR="00271923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- </w:t>
      </w:r>
      <w:r w:rsidR="00DD503A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high-density lipoprotein</w:t>
      </w:r>
      <w:r w:rsidR="00083013">
        <w:rPr>
          <w:rFonts w:ascii="Calibri" w:eastAsia="Times New Roman" w:hAnsi="Calibri" w:cs="Calibri"/>
          <w:color w:val="000000" w:themeColor="text1"/>
          <w:lang w:val="en-US" w:eastAsia="pl-PL"/>
        </w:rPr>
        <w:t xml:space="preserve"> </w:t>
      </w:r>
      <w:r w:rsidR="00083013" w:rsidRPr="00083013">
        <w:rPr>
          <w:rFonts w:ascii="Calibri" w:eastAsia="Times New Roman" w:hAnsi="Calibri" w:cs="Calibri"/>
          <w:color w:val="FF0000"/>
          <w:lang w:val="en-US" w:eastAsia="pl-PL"/>
        </w:rPr>
        <w:t>cholesterol</w:t>
      </w:r>
      <w:r w:rsidR="00020447" w:rsidRPr="00D941C7">
        <w:rPr>
          <w:rFonts w:ascii="Calibri" w:eastAsia="Times New Roman" w:hAnsi="Calibri" w:cs="Calibri"/>
          <w:color w:val="000000" w:themeColor="text1"/>
          <w:lang w:val="en-US" w:eastAsia="pl-PL"/>
        </w:rPr>
        <w:t>, PCI – percutaneous coronary intervention</w:t>
      </w:r>
    </w:p>
    <w:sectPr w:rsidR="0041028F" w:rsidRPr="00D941C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644A74"/>
    <w:multiLevelType w:val="hybridMultilevel"/>
    <w:tmpl w:val="2C5897C0"/>
    <w:lvl w:ilvl="0" w:tplc="0415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080" w:hanging="360"/>
      </w:pPr>
    </w:lvl>
    <w:lvl w:ilvl="2" w:tplc="0415001B" w:tentative="1">
      <w:start w:val="1"/>
      <w:numFmt w:val="lowerRoman"/>
      <w:lvlText w:val="%3."/>
      <w:lvlJc w:val="right"/>
      <w:pPr>
        <w:ind w:left="1800" w:hanging="180"/>
      </w:pPr>
    </w:lvl>
    <w:lvl w:ilvl="3" w:tplc="0415000F" w:tentative="1">
      <w:start w:val="1"/>
      <w:numFmt w:val="decimal"/>
      <w:lvlText w:val="%4."/>
      <w:lvlJc w:val="left"/>
      <w:pPr>
        <w:ind w:left="2520" w:hanging="360"/>
      </w:pPr>
    </w:lvl>
    <w:lvl w:ilvl="4" w:tplc="04150019" w:tentative="1">
      <w:start w:val="1"/>
      <w:numFmt w:val="lowerLetter"/>
      <w:lvlText w:val="%5."/>
      <w:lvlJc w:val="left"/>
      <w:pPr>
        <w:ind w:left="3240" w:hanging="360"/>
      </w:pPr>
    </w:lvl>
    <w:lvl w:ilvl="5" w:tplc="0415001B" w:tentative="1">
      <w:start w:val="1"/>
      <w:numFmt w:val="lowerRoman"/>
      <w:lvlText w:val="%6."/>
      <w:lvlJc w:val="right"/>
      <w:pPr>
        <w:ind w:left="3960" w:hanging="180"/>
      </w:pPr>
    </w:lvl>
    <w:lvl w:ilvl="6" w:tplc="0415000F" w:tentative="1">
      <w:start w:val="1"/>
      <w:numFmt w:val="decimal"/>
      <w:lvlText w:val="%7."/>
      <w:lvlJc w:val="left"/>
      <w:pPr>
        <w:ind w:left="4680" w:hanging="360"/>
      </w:pPr>
    </w:lvl>
    <w:lvl w:ilvl="7" w:tplc="04150019" w:tentative="1">
      <w:start w:val="1"/>
      <w:numFmt w:val="lowerLetter"/>
      <w:lvlText w:val="%8."/>
      <w:lvlJc w:val="left"/>
      <w:pPr>
        <w:ind w:left="5400" w:hanging="360"/>
      </w:pPr>
    </w:lvl>
    <w:lvl w:ilvl="8" w:tplc="041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76C243B"/>
    <w:multiLevelType w:val="hybridMultilevel"/>
    <w:tmpl w:val="8B166D28"/>
    <w:lvl w:ilvl="0" w:tplc="0415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080" w:hanging="360"/>
      </w:pPr>
    </w:lvl>
    <w:lvl w:ilvl="2" w:tplc="0415001B" w:tentative="1">
      <w:start w:val="1"/>
      <w:numFmt w:val="lowerRoman"/>
      <w:lvlText w:val="%3."/>
      <w:lvlJc w:val="right"/>
      <w:pPr>
        <w:ind w:left="1800" w:hanging="180"/>
      </w:pPr>
    </w:lvl>
    <w:lvl w:ilvl="3" w:tplc="0415000F" w:tentative="1">
      <w:start w:val="1"/>
      <w:numFmt w:val="decimal"/>
      <w:lvlText w:val="%4."/>
      <w:lvlJc w:val="left"/>
      <w:pPr>
        <w:ind w:left="2520" w:hanging="360"/>
      </w:pPr>
    </w:lvl>
    <w:lvl w:ilvl="4" w:tplc="04150019" w:tentative="1">
      <w:start w:val="1"/>
      <w:numFmt w:val="lowerLetter"/>
      <w:lvlText w:val="%5."/>
      <w:lvlJc w:val="left"/>
      <w:pPr>
        <w:ind w:left="3240" w:hanging="360"/>
      </w:pPr>
    </w:lvl>
    <w:lvl w:ilvl="5" w:tplc="0415001B" w:tentative="1">
      <w:start w:val="1"/>
      <w:numFmt w:val="lowerRoman"/>
      <w:lvlText w:val="%6."/>
      <w:lvlJc w:val="right"/>
      <w:pPr>
        <w:ind w:left="3960" w:hanging="180"/>
      </w:pPr>
    </w:lvl>
    <w:lvl w:ilvl="6" w:tplc="0415000F" w:tentative="1">
      <w:start w:val="1"/>
      <w:numFmt w:val="decimal"/>
      <w:lvlText w:val="%7."/>
      <w:lvlJc w:val="left"/>
      <w:pPr>
        <w:ind w:left="4680" w:hanging="360"/>
      </w:pPr>
    </w:lvl>
    <w:lvl w:ilvl="7" w:tplc="04150019" w:tentative="1">
      <w:start w:val="1"/>
      <w:numFmt w:val="lowerLetter"/>
      <w:lvlText w:val="%8."/>
      <w:lvlJc w:val="left"/>
      <w:pPr>
        <w:ind w:left="5400" w:hanging="360"/>
      </w:pPr>
    </w:lvl>
    <w:lvl w:ilvl="8" w:tplc="041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30677D4"/>
    <w:multiLevelType w:val="hybridMultilevel"/>
    <w:tmpl w:val="C6CCFE9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49939788">
    <w:abstractNumId w:val="2"/>
  </w:num>
  <w:num w:numId="2" w16cid:durableId="2085711981">
    <w:abstractNumId w:val="1"/>
  </w:num>
  <w:num w:numId="3" w16cid:durableId="73088368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4"/>
  <w:hideSpellingErrors/>
  <w:hideGrammaticalError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SM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ptxetzhpsxt7esvf3xats609rwer05a05z&quot;&gt;StatinKP&lt;record-ids&gt;&lt;item&gt;1&lt;/item&gt;&lt;item&gt;2&lt;/item&gt;&lt;item&gt;3&lt;/item&gt;&lt;item&gt;4&lt;/item&gt;&lt;item&gt;6&lt;/item&gt;&lt;item&gt;7&lt;/item&gt;&lt;item&gt;8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840CD5"/>
    <w:rsid w:val="00001063"/>
    <w:rsid w:val="0000181D"/>
    <w:rsid w:val="00002F9A"/>
    <w:rsid w:val="00020447"/>
    <w:rsid w:val="00054037"/>
    <w:rsid w:val="00054EEC"/>
    <w:rsid w:val="00070C8C"/>
    <w:rsid w:val="00083013"/>
    <w:rsid w:val="00085F6E"/>
    <w:rsid w:val="000920BA"/>
    <w:rsid w:val="000A1AEC"/>
    <w:rsid w:val="000A378A"/>
    <w:rsid w:val="000A5DF7"/>
    <w:rsid w:val="000A6F56"/>
    <w:rsid w:val="000B7EF2"/>
    <w:rsid w:val="000D0AB8"/>
    <w:rsid w:val="000D1995"/>
    <w:rsid w:val="000D5A43"/>
    <w:rsid w:val="000D6778"/>
    <w:rsid w:val="000E0DEA"/>
    <w:rsid w:val="000E208F"/>
    <w:rsid w:val="000F4A93"/>
    <w:rsid w:val="000F5734"/>
    <w:rsid w:val="000F5A11"/>
    <w:rsid w:val="000F5CFF"/>
    <w:rsid w:val="00110AB5"/>
    <w:rsid w:val="001244CE"/>
    <w:rsid w:val="00126422"/>
    <w:rsid w:val="00131880"/>
    <w:rsid w:val="00131AC2"/>
    <w:rsid w:val="00132E6E"/>
    <w:rsid w:val="00153E58"/>
    <w:rsid w:val="00155647"/>
    <w:rsid w:val="00156A5A"/>
    <w:rsid w:val="00172032"/>
    <w:rsid w:val="001A5980"/>
    <w:rsid w:val="001B00C4"/>
    <w:rsid w:val="001B4D41"/>
    <w:rsid w:val="001B70C3"/>
    <w:rsid w:val="001C3548"/>
    <w:rsid w:val="001C7A8E"/>
    <w:rsid w:val="001E0E50"/>
    <w:rsid w:val="001E1181"/>
    <w:rsid w:val="001E1734"/>
    <w:rsid w:val="001E23AC"/>
    <w:rsid w:val="001F4C4F"/>
    <w:rsid w:val="00212EF0"/>
    <w:rsid w:val="002223D9"/>
    <w:rsid w:val="00223001"/>
    <w:rsid w:val="00226696"/>
    <w:rsid w:val="002268BB"/>
    <w:rsid w:val="00227938"/>
    <w:rsid w:val="00252AD2"/>
    <w:rsid w:val="0025430D"/>
    <w:rsid w:val="00264203"/>
    <w:rsid w:val="002705BD"/>
    <w:rsid w:val="00271923"/>
    <w:rsid w:val="00280BAA"/>
    <w:rsid w:val="002814A6"/>
    <w:rsid w:val="00284271"/>
    <w:rsid w:val="0028594F"/>
    <w:rsid w:val="00285C0D"/>
    <w:rsid w:val="00297EBA"/>
    <w:rsid w:val="002A14AB"/>
    <w:rsid w:val="002A4B12"/>
    <w:rsid w:val="002A7624"/>
    <w:rsid w:val="002B019D"/>
    <w:rsid w:val="002B3035"/>
    <w:rsid w:val="002C0107"/>
    <w:rsid w:val="002C414E"/>
    <w:rsid w:val="002C55A1"/>
    <w:rsid w:val="002E033D"/>
    <w:rsid w:val="002E452C"/>
    <w:rsid w:val="002F1A34"/>
    <w:rsid w:val="002F27DB"/>
    <w:rsid w:val="00303D39"/>
    <w:rsid w:val="003054EB"/>
    <w:rsid w:val="003057BD"/>
    <w:rsid w:val="00314439"/>
    <w:rsid w:val="003172DC"/>
    <w:rsid w:val="00326364"/>
    <w:rsid w:val="0032643F"/>
    <w:rsid w:val="00342196"/>
    <w:rsid w:val="00343AC2"/>
    <w:rsid w:val="003459AA"/>
    <w:rsid w:val="00355F38"/>
    <w:rsid w:val="003572D3"/>
    <w:rsid w:val="00362FE2"/>
    <w:rsid w:val="00364714"/>
    <w:rsid w:val="00366A43"/>
    <w:rsid w:val="00386B0D"/>
    <w:rsid w:val="00387079"/>
    <w:rsid w:val="00395128"/>
    <w:rsid w:val="003B0049"/>
    <w:rsid w:val="003C15C7"/>
    <w:rsid w:val="003D0B58"/>
    <w:rsid w:val="003D7B1E"/>
    <w:rsid w:val="003E1769"/>
    <w:rsid w:val="003E1FAE"/>
    <w:rsid w:val="003E3C13"/>
    <w:rsid w:val="003E5E7C"/>
    <w:rsid w:val="003F34FD"/>
    <w:rsid w:val="003F3DFB"/>
    <w:rsid w:val="003F5246"/>
    <w:rsid w:val="00400EA7"/>
    <w:rsid w:val="0041028F"/>
    <w:rsid w:val="00410EA2"/>
    <w:rsid w:val="004134C1"/>
    <w:rsid w:val="004207DD"/>
    <w:rsid w:val="00422630"/>
    <w:rsid w:val="00430DF5"/>
    <w:rsid w:val="00443D7D"/>
    <w:rsid w:val="004506D1"/>
    <w:rsid w:val="00476F94"/>
    <w:rsid w:val="00480824"/>
    <w:rsid w:val="004905FE"/>
    <w:rsid w:val="004A00EE"/>
    <w:rsid w:val="004D216E"/>
    <w:rsid w:val="004E02B6"/>
    <w:rsid w:val="004E0908"/>
    <w:rsid w:val="004E434B"/>
    <w:rsid w:val="0050299D"/>
    <w:rsid w:val="0051130E"/>
    <w:rsid w:val="00520735"/>
    <w:rsid w:val="0052214A"/>
    <w:rsid w:val="00522CCD"/>
    <w:rsid w:val="005242DA"/>
    <w:rsid w:val="00524A9A"/>
    <w:rsid w:val="00527870"/>
    <w:rsid w:val="0053362E"/>
    <w:rsid w:val="005404B7"/>
    <w:rsid w:val="00544383"/>
    <w:rsid w:val="00551CD4"/>
    <w:rsid w:val="005531A2"/>
    <w:rsid w:val="0056747F"/>
    <w:rsid w:val="00570606"/>
    <w:rsid w:val="00571729"/>
    <w:rsid w:val="00575E20"/>
    <w:rsid w:val="005971C1"/>
    <w:rsid w:val="00597CBD"/>
    <w:rsid w:val="005A1C89"/>
    <w:rsid w:val="005A4819"/>
    <w:rsid w:val="005A6307"/>
    <w:rsid w:val="005A7843"/>
    <w:rsid w:val="005B0A61"/>
    <w:rsid w:val="005B4177"/>
    <w:rsid w:val="005C57E6"/>
    <w:rsid w:val="005C6C7C"/>
    <w:rsid w:val="005D1B85"/>
    <w:rsid w:val="005D302D"/>
    <w:rsid w:val="005E2501"/>
    <w:rsid w:val="005E527B"/>
    <w:rsid w:val="005F0A27"/>
    <w:rsid w:val="005F2354"/>
    <w:rsid w:val="005F358D"/>
    <w:rsid w:val="00600BE6"/>
    <w:rsid w:val="0060131C"/>
    <w:rsid w:val="00607E8D"/>
    <w:rsid w:val="00611E84"/>
    <w:rsid w:val="00612AAA"/>
    <w:rsid w:val="00626808"/>
    <w:rsid w:val="006302F2"/>
    <w:rsid w:val="00631FC1"/>
    <w:rsid w:val="00635A89"/>
    <w:rsid w:val="006365B6"/>
    <w:rsid w:val="00640D63"/>
    <w:rsid w:val="006532F7"/>
    <w:rsid w:val="006565D1"/>
    <w:rsid w:val="00657735"/>
    <w:rsid w:val="00663395"/>
    <w:rsid w:val="006703FC"/>
    <w:rsid w:val="00670D5A"/>
    <w:rsid w:val="006749E8"/>
    <w:rsid w:val="00692302"/>
    <w:rsid w:val="006950EB"/>
    <w:rsid w:val="00695C6A"/>
    <w:rsid w:val="006B4AF2"/>
    <w:rsid w:val="006B6336"/>
    <w:rsid w:val="006C004D"/>
    <w:rsid w:val="006C76B5"/>
    <w:rsid w:val="006D3A10"/>
    <w:rsid w:val="006D5AB4"/>
    <w:rsid w:val="006E25D1"/>
    <w:rsid w:val="006E3A2E"/>
    <w:rsid w:val="006E4358"/>
    <w:rsid w:val="006F1D57"/>
    <w:rsid w:val="007020F1"/>
    <w:rsid w:val="00705294"/>
    <w:rsid w:val="00706704"/>
    <w:rsid w:val="00711C1E"/>
    <w:rsid w:val="0071469F"/>
    <w:rsid w:val="00733D73"/>
    <w:rsid w:val="00742B40"/>
    <w:rsid w:val="0075239F"/>
    <w:rsid w:val="007554E7"/>
    <w:rsid w:val="00755C27"/>
    <w:rsid w:val="00760F76"/>
    <w:rsid w:val="00761390"/>
    <w:rsid w:val="007653D6"/>
    <w:rsid w:val="007709D6"/>
    <w:rsid w:val="00771627"/>
    <w:rsid w:val="00791956"/>
    <w:rsid w:val="007A344A"/>
    <w:rsid w:val="007B13BF"/>
    <w:rsid w:val="007B1A34"/>
    <w:rsid w:val="007B37D9"/>
    <w:rsid w:val="007B6226"/>
    <w:rsid w:val="007B7921"/>
    <w:rsid w:val="007C1113"/>
    <w:rsid w:val="007C59C4"/>
    <w:rsid w:val="007D1DD3"/>
    <w:rsid w:val="007D6566"/>
    <w:rsid w:val="007F2115"/>
    <w:rsid w:val="007F3789"/>
    <w:rsid w:val="007F54B8"/>
    <w:rsid w:val="007F58EE"/>
    <w:rsid w:val="007F7479"/>
    <w:rsid w:val="008023FA"/>
    <w:rsid w:val="00821508"/>
    <w:rsid w:val="00821B02"/>
    <w:rsid w:val="00822274"/>
    <w:rsid w:val="00823429"/>
    <w:rsid w:val="0082423A"/>
    <w:rsid w:val="00830B29"/>
    <w:rsid w:val="00834A97"/>
    <w:rsid w:val="0083791A"/>
    <w:rsid w:val="00840CD5"/>
    <w:rsid w:val="0084591F"/>
    <w:rsid w:val="00854C0A"/>
    <w:rsid w:val="00861822"/>
    <w:rsid w:val="008726B9"/>
    <w:rsid w:val="0088289B"/>
    <w:rsid w:val="00883126"/>
    <w:rsid w:val="008A0374"/>
    <w:rsid w:val="008B7046"/>
    <w:rsid w:val="008D1170"/>
    <w:rsid w:val="008D11E2"/>
    <w:rsid w:val="008D13A9"/>
    <w:rsid w:val="008D45FD"/>
    <w:rsid w:val="008D591A"/>
    <w:rsid w:val="008F6354"/>
    <w:rsid w:val="008F791E"/>
    <w:rsid w:val="00900AFD"/>
    <w:rsid w:val="00903A40"/>
    <w:rsid w:val="00905CA9"/>
    <w:rsid w:val="00922430"/>
    <w:rsid w:val="00934F6E"/>
    <w:rsid w:val="00941A0C"/>
    <w:rsid w:val="00941CD8"/>
    <w:rsid w:val="0096023A"/>
    <w:rsid w:val="00960303"/>
    <w:rsid w:val="009623D0"/>
    <w:rsid w:val="0096536B"/>
    <w:rsid w:val="00980EA3"/>
    <w:rsid w:val="00980F0F"/>
    <w:rsid w:val="00981631"/>
    <w:rsid w:val="0098219A"/>
    <w:rsid w:val="00983F5E"/>
    <w:rsid w:val="00986494"/>
    <w:rsid w:val="00987A95"/>
    <w:rsid w:val="009A56DB"/>
    <w:rsid w:val="009A7501"/>
    <w:rsid w:val="009C36C3"/>
    <w:rsid w:val="009C6D68"/>
    <w:rsid w:val="009C6FAD"/>
    <w:rsid w:val="009E2183"/>
    <w:rsid w:val="009E6AED"/>
    <w:rsid w:val="009F6ADD"/>
    <w:rsid w:val="009F7CCE"/>
    <w:rsid w:val="00A0506A"/>
    <w:rsid w:val="00A122FB"/>
    <w:rsid w:val="00A162BA"/>
    <w:rsid w:val="00A21B34"/>
    <w:rsid w:val="00A24AE1"/>
    <w:rsid w:val="00A308C4"/>
    <w:rsid w:val="00A3208E"/>
    <w:rsid w:val="00A32DC3"/>
    <w:rsid w:val="00A34B6C"/>
    <w:rsid w:val="00A44F61"/>
    <w:rsid w:val="00A45EA5"/>
    <w:rsid w:val="00A545E5"/>
    <w:rsid w:val="00A5641D"/>
    <w:rsid w:val="00A6085A"/>
    <w:rsid w:val="00A67C9C"/>
    <w:rsid w:val="00A73039"/>
    <w:rsid w:val="00A7586E"/>
    <w:rsid w:val="00A7758C"/>
    <w:rsid w:val="00A81CAD"/>
    <w:rsid w:val="00A95443"/>
    <w:rsid w:val="00AA25B4"/>
    <w:rsid w:val="00AA6861"/>
    <w:rsid w:val="00AB1070"/>
    <w:rsid w:val="00AC5F60"/>
    <w:rsid w:val="00AD09C3"/>
    <w:rsid w:val="00AD39BF"/>
    <w:rsid w:val="00AE095A"/>
    <w:rsid w:val="00AF40AF"/>
    <w:rsid w:val="00AF422C"/>
    <w:rsid w:val="00AF5058"/>
    <w:rsid w:val="00AF7242"/>
    <w:rsid w:val="00B0207E"/>
    <w:rsid w:val="00B07A7E"/>
    <w:rsid w:val="00B10415"/>
    <w:rsid w:val="00B10F42"/>
    <w:rsid w:val="00B13DD6"/>
    <w:rsid w:val="00B23645"/>
    <w:rsid w:val="00B26C4A"/>
    <w:rsid w:val="00B35265"/>
    <w:rsid w:val="00B36654"/>
    <w:rsid w:val="00B44764"/>
    <w:rsid w:val="00B45229"/>
    <w:rsid w:val="00B512D2"/>
    <w:rsid w:val="00B51A52"/>
    <w:rsid w:val="00B51FA4"/>
    <w:rsid w:val="00B5338B"/>
    <w:rsid w:val="00B5492B"/>
    <w:rsid w:val="00B66563"/>
    <w:rsid w:val="00B84009"/>
    <w:rsid w:val="00B97DC2"/>
    <w:rsid w:val="00B97F76"/>
    <w:rsid w:val="00BB333F"/>
    <w:rsid w:val="00BB47C4"/>
    <w:rsid w:val="00BB4E2F"/>
    <w:rsid w:val="00BB527D"/>
    <w:rsid w:val="00BB5A5C"/>
    <w:rsid w:val="00BC1807"/>
    <w:rsid w:val="00BC6CF2"/>
    <w:rsid w:val="00BE3275"/>
    <w:rsid w:val="00BF13FF"/>
    <w:rsid w:val="00C00D07"/>
    <w:rsid w:val="00C0686A"/>
    <w:rsid w:val="00C10495"/>
    <w:rsid w:val="00C121AC"/>
    <w:rsid w:val="00C15D3F"/>
    <w:rsid w:val="00C15DAB"/>
    <w:rsid w:val="00C23A94"/>
    <w:rsid w:val="00C27430"/>
    <w:rsid w:val="00C27E44"/>
    <w:rsid w:val="00C30520"/>
    <w:rsid w:val="00C30588"/>
    <w:rsid w:val="00C372ED"/>
    <w:rsid w:val="00C44C81"/>
    <w:rsid w:val="00C501C5"/>
    <w:rsid w:val="00C5103C"/>
    <w:rsid w:val="00C510F1"/>
    <w:rsid w:val="00C56A25"/>
    <w:rsid w:val="00C65F18"/>
    <w:rsid w:val="00C67147"/>
    <w:rsid w:val="00CA4664"/>
    <w:rsid w:val="00CB371B"/>
    <w:rsid w:val="00CB3A20"/>
    <w:rsid w:val="00CC09DE"/>
    <w:rsid w:val="00CC5176"/>
    <w:rsid w:val="00CC7298"/>
    <w:rsid w:val="00CD167D"/>
    <w:rsid w:val="00CD6CE2"/>
    <w:rsid w:val="00CD7F66"/>
    <w:rsid w:val="00CE126B"/>
    <w:rsid w:val="00CE4CC5"/>
    <w:rsid w:val="00CE5806"/>
    <w:rsid w:val="00CF411F"/>
    <w:rsid w:val="00CF52E2"/>
    <w:rsid w:val="00D002F8"/>
    <w:rsid w:val="00D07236"/>
    <w:rsid w:val="00D07BD8"/>
    <w:rsid w:val="00D10225"/>
    <w:rsid w:val="00D16D8C"/>
    <w:rsid w:val="00D178A5"/>
    <w:rsid w:val="00D20388"/>
    <w:rsid w:val="00D22FFC"/>
    <w:rsid w:val="00D263D0"/>
    <w:rsid w:val="00D34CCE"/>
    <w:rsid w:val="00D516E0"/>
    <w:rsid w:val="00D51AA1"/>
    <w:rsid w:val="00D609DC"/>
    <w:rsid w:val="00D66518"/>
    <w:rsid w:val="00D81693"/>
    <w:rsid w:val="00D941C7"/>
    <w:rsid w:val="00DA1CAD"/>
    <w:rsid w:val="00DA5691"/>
    <w:rsid w:val="00DB35F1"/>
    <w:rsid w:val="00DB3AF1"/>
    <w:rsid w:val="00DB750D"/>
    <w:rsid w:val="00DC2795"/>
    <w:rsid w:val="00DC74FE"/>
    <w:rsid w:val="00DD3BF8"/>
    <w:rsid w:val="00DD503A"/>
    <w:rsid w:val="00DF5510"/>
    <w:rsid w:val="00E03EC8"/>
    <w:rsid w:val="00E50979"/>
    <w:rsid w:val="00E60A81"/>
    <w:rsid w:val="00E63423"/>
    <w:rsid w:val="00E65626"/>
    <w:rsid w:val="00E722BC"/>
    <w:rsid w:val="00E73110"/>
    <w:rsid w:val="00E74E8B"/>
    <w:rsid w:val="00EB2BD3"/>
    <w:rsid w:val="00EB30DC"/>
    <w:rsid w:val="00EC2A98"/>
    <w:rsid w:val="00EC6672"/>
    <w:rsid w:val="00EE2550"/>
    <w:rsid w:val="00EE4FD8"/>
    <w:rsid w:val="00F030FF"/>
    <w:rsid w:val="00F04198"/>
    <w:rsid w:val="00F15181"/>
    <w:rsid w:val="00F152EB"/>
    <w:rsid w:val="00F1589B"/>
    <w:rsid w:val="00F20F91"/>
    <w:rsid w:val="00F3293B"/>
    <w:rsid w:val="00F47DAE"/>
    <w:rsid w:val="00F50F72"/>
    <w:rsid w:val="00F562F2"/>
    <w:rsid w:val="00F6545D"/>
    <w:rsid w:val="00F659CF"/>
    <w:rsid w:val="00F676E2"/>
    <w:rsid w:val="00F778D7"/>
    <w:rsid w:val="00F80202"/>
    <w:rsid w:val="00F96963"/>
    <w:rsid w:val="00FA1066"/>
    <w:rsid w:val="00FA65B8"/>
    <w:rsid w:val="00FB1F49"/>
    <w:rsid w:val="00FC29C1"/>
    <w:rsid w:val="00FC639C"/>
    <w:rsid w:val="00FD1922"/>
    <w:rsid w:val="00FD2048"/>
    <w:rsid w:val="00FD39AD"/>
    <w:rsid w:val="00FD6A5B"/>
    <w:rsid w:val="00FD712B"/>
    <w:rsid w:val="00FE1EB2"/>
    <w:rsid w:val="00FE5569"/>
    <w:rsid w:val="00FE654C"/>
    <w:rsid w:val="00FF2F63"/>
    <w:rsid w:val="00FF79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3358274"/>
  <w15:chartTrackingRefBased/>
  <w15:docId w15:val="{982CA5FA-294C-4D47-B675-BCDDCDD4EE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pl-P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Odwoaniedokomentarza">
    <w:name w:val="annotation reference"/>
    <w:basedOn w:val="Domylnaczcionkaakapitu"/>
    <w:uiPriority w:val="99"/>
    <w:semiHidden/>
    <w:unhideWhenUsed/>
    <w:rsid w:val="00840CD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840CD5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840CD5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840CD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840CD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ny"/>
    <w:link w:val="EndNoteBibliographyTitleZnak"/>
    <w:rsid w:val="002814A6"/>
    <w:pPr>
      <w:jc w:val="center"/>
    </w:pPr>
    <w:rPr>
      <w:rFonts w:ascii="Calibri" w:hAnsi="Calibri" w:cs="Calibri"/>
      <w:lang w:val="en-US"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2814A6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ny"/>
    <w:link w:val="EndNoteBibliographyZnak"/>
    <w:rsid w:val="002814A6"/>
    <w:pPr>
      <w:jc w:val="both"/>
    </w:pPr>
    <w:rPr>
      <w:rFonts w:ascii="Calibri" w:hAnsi="Calibri" w:cs="Calibri"/>
      <w:lang w:val="en-US"/>
    </w:rPr>
  </w:style>
  <w:style w:type="character" w:customStyle="1" w:styleId="EndNoteBibliographyZnak">
    <w:name w:val="EndNote Bibliography Znak"/>
    <w:basedOn w:val="Domylnaczcionkaakapitu"/>
    <w:link w:val="EndNoteBibliography"/>
    <w:rsid w:val="002814A6"/>
    <w:rPr>
      <w:rFonts w:ascii="Calibri" w:hAnsi="Calibri" w:cs="Calibri"/>
      <w:lang w:val="en-US"/>
    </w:rPr>
  </w:style>
  <w:style w:type="paragraph" w:styleId="Akapitzlist">
    <w:name w:val="List Paragraph"/>
    <w:basedOn w:val="Normalny"/>
    <w:uiPriority w:val="34"/>
    <w:qFormat/>
    <w:rsid w:val="004207DD"/>
    <w:pPr>
      <w:ind w:left="720"/>
      <w:contextualSpacing/>
    </w:pPr>
  </w:style>
  <w:style w:type="character" w:styleId="Tekstzastpczy">
    <w:name w:val="Placeholder Text"/>
    <w:basedOn w:val="Domylnaczcionkaakapitu"/>
    <w:uiPriority w:val="99"/>
    <w:semiHidden/>
    <w:rsid w:val="004207DD"/>
    <w:rPr>
      <w:color w:val="666666"/>
    </w:rPr>
  </w:style>
  <w:style w:type="character" w:styleId="Hipercze">
    <w:name w:val="Hyperlink"/>
    <w:basedOn w:val="Domylnaczcionkaakapitu"/>
    <w:uiPriority w:val="99"/>
    <w:unhideWhenUsed/>
    <w:rsid w:val="00F80202"/>
    <w:rPr>
      <w:color w:val="0563C1" w:themeColor="hyperlink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F80202"/>
    <w:rPr>
      <w:color w:val="605E5C"/>
      <w:shd w:val="clear" w:color="auto" w:fill="E1DFDD"/>
    </w:rPr>
  </w:style>
  <w:style w:type="table" w:styleId="Tabela-Siatka">
    <w:name w:val="Table Grid"/>
    <w:basedOn w:val="Standardowy"/>
    <w:uiPriority w:val="39"/>
    <w:rsid w:val="00DD50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91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67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81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56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2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0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8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41947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93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6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1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37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49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43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0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1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82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2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7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2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25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8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17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49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224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4015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827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4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40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96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dikbednarek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26B7419-D35D-4745-B774-7D764AC100E6}">
  <we:reference id="wa104382081" version="1.55.1.0" store="pl-PL" storeType="OMEX"/>
  <we:alternateReferences>
    <we:reference id="wa104382081" version="1.55.1.0" store="" storeType="OMEX"/>
  </we:alternateReferences>
  <we:properties>
    <we:property name="MENDELEY_CITATIONS" value="[{&quot;citationID&quot;:&quot;MENDELEY_CITATION_157e436c-0a4a-4507-94ef-bc02afcd3c66&quot;,&quot;properties&quot;:{&quot;noteIndex&quot;:0},&quot;isEdited&quot;:false,&quot;manualOverride&quot;:{&quot;isManuallyOverridden&quot;:false,&quot;citeprocText&quot;:&quot;(1)&quot;,&quot;manualOverrideText&quot;:&quot;&quot;},&quot;citationTag&quot;:&quot;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&quot;,&quot;citationItems&quot;:[{&quot;id&quot;:&quot;d93fb128-c866-3040-a02e-5624c2af3fb2&quot;,&quot;itemData&quot;:{&quot;type&quot;:&quot;article&quot;,&quot;id&quot;:&quot;d93fb128-c866-3040-a02e-5624c2af3fb2&quot;,&quot;title&quot;:&quot;2021 ESC Guidelines on cardiovascular disease prevention in clinical practice&quot;,&quot;author&quot;:[{&quot;family&quot;:&quot;Visseren&quot;,&quot;given&quot;:&quot;Frank&quot;,&quot;parse-names&quot;:false,&quot;dropping-particle&quot;:&quot;&quot;,&quot;non-dropping-particle&quot;:&quot;&quot;},{&quot;family&quot;:&quot;Mach&quot;,&quot;given&quot;:&quot;Francois&quot;,&quot;parse-names&quot;:false,&quot;dropping-particle&quot;:&quot;&quot;,&quot;non-dropping-particle&quot;:&quot;&quot;},{&quot;family&quot;:&quot;Smulders&quot;,&quot;given&quot;:&quot;Yvo M.&quot;,&quot;parse-names&quot;:false,&quot;dropping-particle&quot;:&quot;&quot;,&quot;non-dropping-particle&quot;:&quot;&quot;},{&quot;family&quot;:&quot;Carballo&quot;,&quot;given&quot;:&quot;David&quot;,&quot;parse-names&quot;:false,&quot;dropping-particle&quot;:&quot;&quot;,&quot;non-dropping-particle&quot;:&quot;&quot;},{&quot;family&quot;:&quot;Koskinas&quot;,&quot;given&quot;:&quot;Konstantinos C.&quot;,&quot;parse-names&quot;:false,&quot;dropping-particle&quot;:&quot;&quot;,&quot;non-dropping-particle&quot;:&quot;&quot;},{&quot;family&quot;:&quot;Bäck&quot;,&quot;given&quot;:&quot;Maria&quot;,&quot;parse-names&quot;:false,&quot;dropping-particle&quot;:&quot;&quot;,&quot;non-dropping-particle&quot;:&quot;&quot;},{&quot;family&quot;:&quot;Benetos&quot;,&quot;given&quot;:&quot;Athanase&quot;,&quot;parse-names&quot;:false,&quot;dropping-particle&quot;:&quot;&quot;,&quot;non-dropping-particle&quot;:&quot;&quot;},{&quot;family&quot;:&quot;Biffi&quot;,&quot;given&quot;:&quot;Alessandro&quot;,&quot;parse-names&quot;:false,&quot;dropping-particle&quot;:&quot;&quot;,&quot;non-dropping-particle&quot;:&quot;&quot;},{&quot;family&quot;:&quot;Boavida&quot;,&quot;given&quot;:&quot;José Manuel&quot;,&quot;parse-names&quot;:false,&quot;dropping-particle&quot;:&quot;&quot;,&quot;non-dropping-particle&quot;:&quot;&quot;},{&quot;family&quot;:&quot;Capodanno&quot;,&quot;given&quot;:&quot;Davide&quot;,&quot;parse-names&quot;:false,&quot;dropping-particle&quot;:&quot;&quot;,&quot;non-dropping-particle&quot;:&quot;&quot;},{&quot;family&quot;:&quot;Cosyns&quot;,&quot;given&quot;:&quot;Bernard&quot;,&quot;parse-names&quot;:false,&quot;dropping-particle&quot;:&quot;&quot;,&quot;non-dropping-particle&quot;:&quot;&quot;},{&quot;family&quot;:&quot;Crawford&quot;,&quot;given&quot;:&quot;Carolyn A.&quot;,&quot;parse-names&quot;:false,&quot;dropping-particle&quot;:&quot;&quot;,&quot;non-dropping-particle&quot;:&quot;&quot;},{&quot;family&quot;:&quot;Davos&quot;,&quot;given&quot;:&quot;Constantinos H.&quot;,&quot;parse-names&quot;:false,&quot;dropping-particle&quot;:&quot;&quot;,&quot;non-dropping-particle&quot;:&quot;&quot;},{&quot;family&quot;:&quot;Desormais&quot;,&quot;given&quot;:&quot;Ileana&quot;,&quot;parse-names&quot;:false,&quot;dropping-particle&quot;:&quot;&quot;,&quot;non-dropping-particle&quot;:&quot;&quot;},{&quot;family&quot;:&quot;Angelantonio&quot;,&quot;given&quot;:&quot;Emanuele&quot;,&quot;parse-names&quot;:false,&quot;dropping-particle&quot;:&quot;&quot;,&quot;non-dropping-particle&quot;:&quot;Di&quot;},{&quot;family&quot;:&quot;Duran&quot;,&quot;given&quot;:&quot;Oscar H.Franco&quot;,&quot;parse-names&quot;:false,&quot;dropping-particle&quot;:&quot;&quot;,&quot;non-dropping-particle&quot;:&quot;&quot;},{&quot;family&quot;:&quot;Halvorsen&quot;,&quot;given&quot;:&quot;Sigrun&quot;,&quot;parse-names&quot;:false,&quot;dropping-particle&quot;:&quot;&quot;,&quot;non-dropping-particle&quot;:&quot;&quot;},{&quot;family&quot;:&quot;Richard Hobbs&quot;,&quot;given&quot;:&quot;F. D.&quot;,&quot;parse-names&quot;:false,&quot;dropping-particle&quot;:&quot;&quot;,&quot;non-dropping-particle&quot;:&quot;&quot;},{&quot;family&quot;:&quot;Hollander&quot;,&quot;given&quot;:&quot;Monika&quot;,&quot;parse-names&quot;:false,&quot;dropping-particle&quot;:&quot;&quot;,&quot;non-dropping-particle&quot;:&quot;&quot;},{&quot;family&quot;:&quot;Jankowska&quot;,&quot;given&quot;:&quot;Ewa A.&quot;,&quot;parse-names&quot;:false,&quot;dropping-particle&quot;:&quot;&quot;,&quot;non-dropping-particle&quot;:&quot;&quot;},{&quot;family&quot;:&quot;Michal&quot;,&quot;given&quot;:&quot;Matthias&quot;,&quot;parse-names&quot;:false,&quot;dropping-particle&quot;:&quot;&quot;,&quot;non-dropping-particle&quot;:&quot;&quot;},{&quot;family&quot;:&quot;Sacco&quot;,&quot;given&quot;:&quot;Simona&quot;,&quot;parse-names&quot;:false,&quot;dropping-particle&quot;:&quot;&quot;,&quot;non-dropping-particle&quot;:&quot;&quot;},{&quot;family&quot;:&quot;Sattar&quot;,&quot;given&quot;:&quot;Naveed&quot;,&quot;parse-names&quot;:false,&quot;dropping-particle&quot;:&quot;&quot;,&quot;non-dropping-particle&quot;:&quot;&quot;},{&quot;family&quot;:&quot;Tokgozoglu&quot;,&quot;given&quot;:&quot;Lale&quot;,&quot;parse-names&quot;:false,&quot;dropping-particle&quot;:&quot;&quot;,&quot;non-dropping-particle&quot;:&quot;&quot;},{&quot;family&quot;:&quot;Tonstad&quot;,&quot;given&quot;:&quot;Serena&quot;,&quot;parse-names&quot;:false,&quot;dropping-particle&quot;:&quot;&quot;,&quot;non-dropping-particle&quot;:&quot;&quot;},{&quot;family&quot;:&quot;Tsioufis&quot;,&quot;given&quot;:&quot;Konstantinos P.&quot;,&quot;parse-names&quot;:false,&quot;dropping-particle&quot;:&quot;&quot;,&quot;non-dropping-particle&quot;:&quot;&quot;},{&quot;family&quot;:&quot;Dis&quot;,&quot;given&quot;:&quot;Ineke&quot;,&quot;parse-names&quot;:false,&quot;dropping-particle&quot;:&quot;&quot;,&quot;non-dropping-particle&quot;:&quot;van&quot;},{&quot;family&quot;:&quot;Gelder&quot;,&quot;given&quot;:&quot;Isabelle C.&quot;,&quot;parse-names&quot;:false,&quot;dropping-particle&quot;:&quot;&quot;,&quot;non-dropping-particle&quot;:&quot;van&quot;},{&quot;family&quot;:&quot;Wanner&quot;,&quot;given&quot;:&quot;Christoph&quot;,&quot;parse-names&quot;:false,&quot;dropping-particle&quot;:&quot;&quot;,&quot;non-dropping-particle&quot;:&quot;&quot;},{&quot;family&quot;:&quot;Williams&quot;,&quot;given&quot;:&quot;Bryan&quot;,&quot;parse-names&quot;:false,&quot;dropping-particle&quot;:&quot;&quot;,&quot;non-dropping-particle&quot;:&quot;&quot;},{&quot;family&quot;:&quot;Backer&quot;,&quot;given&quot;:&quot;Guy&quot;,&quot;parse-names&quot;:false,&quot;dropping-particle&quot;:&quot;&quot;,&quot;non-dropping-particle&quot;:&quot;De&quot;},{&quot;family&quot;:&quot;Regitz-Zagrosek&quot;,&quot;given&quot;:&quot;Vera&quot;,&quot;parse-names&quot;:false,&quot;dropping-particle&quot;:&quot;&quot;,&quot;non-dropping-particle&quot;:&quot;&quot;},{&quot;family&quot;:&quot;Aamodt&quot;,&quot;given&quot;:&quot;Anne Hege&quot;,&quot;parse-names&quot;:false,&quot;dropping-particle&quot;:&quot;&quot;,&quot;non-dropping-particle&quot;:&quot;&quot;},{&quot;family&quot;:&quot;Abdelhamid&quot;,&quot;given&quot;:&quot;Magdy&quot;,&quot;parse-names&quot;:false,&quot;dropping-particle&quot;:&quot;&quot;,&quot;non-dropping-particle&quot;:&quot;&quot;},{&quot;family&quot;:&quot;Aboyans&quot;,&quot;given&quot;:&quot;Victor&quot;,&quot;parse-names&quot;:false,&quot;dropping-particle&quot;:&quot;&quot;,&quot;non-dropping-particle&quot;:&quot;&quot;},{&quot;family&quot;:&quot;Albus&quot;,&quot;given&quot;:&quot;Christian&quot;,&quot;parse-names&quot;:false,&quot;dropping-particle&quot;:&quot;&quot;,&quot;non-dropping-particle&quot;:&quot;&quot;},{&quot;family&quot;:&quot;Asteggiano&quot;,&quot;given&quot;:&quot;Riccardo&quot;,&quot;parse-names&quot;:false,&quot;dropping-particle&quot;:&quot;&quot;,&quot;non-dropping-particle&quot;:&quot;&quot;},{&quot;family&quot;:&quot;Bäck&quot;,&quot;given&quot;:&quot;Magnus&quot;,&quot;parse-names&quot;:false,&quot;dropping-particle&quot;:&quot;&quot;,&quot;non-dropping-particle&quot;:&quot;&quot;},{&quot;family&quot;:&quot;Borger&quot;,&quot;given&quot;:&quot;Michael A.&quot;,&quot;parse-names&quot;:false,&quot;dropping-particle&quot;:&quot;&quot;,&quot;non-dropping-particle&quot;:&quot;&quot;},{&quot;family&quot;:&quot;Brotons&quot;,&quot;given&quot;:&quot;Carlos&quot;,&quot;parse-names&quot;:false,&quot;dropping-particle&quot;:&quot;&quot;,&quot;non-dropping-particle&quot;:&quot;&quot;},{&quot;family&quot;:&quot;Celutkiene&quot;,&quot;given&quot;:&quot;Jelena&quot;,&quot;parse-names&quot;:false,&quot;dropping-particle&quot;:&quot;&quot;,&quot;non-dropping-particle&quot;:&quot;&quot;},{&quot;family&quot;:&quot;Cikes&quot;,&quot;given&quot;:&quot;Maja&quot;,&quot;parse-names&quot;:false,&quot;dropping-particle&quot;:&quot;&quot;,&quot;non-dropping-particle&quot;:&quot;&quot;},{&quot;family&quot;:&quot;Cosentino&quot;,&quot;given&quot;:&quot;Francesco&quot;,&quot;parse-names&quot;:false,&quot;dropping-particle&quot;:&quot;&quot;,&quot;non-dropping-particle&quot;:&quot;&quot;},{&quot;family&quot;:&quot;Dagres&quot;,&quot;given&quot;:&quot;Nikolaos&quot;,&quot;parse-names&quot;:false,&quot;dropping-particle&quot;:&quot;&quot;,&quot;non-dropping-particle&quot;:&quot;&quot;},{&quot;family&quot;:&quot;Backer&quot;,&quot;given&quot;:&quot;Tine&quot;,&quot;parse-names&quot;:false,&quot;dropping-particle&quot;:&quot;&quot;,&quot;non-dropping-particle&quot;:&quot;De&quot;},{&quot;family&quot;:&quot;Bacquer&quot;,&quot;given&quot;:&quot;Dirk&quot;,&quot;parse-names&quot;:false,&quot;dropping-particle&quot;:&quot;&quot;,&quot;non-dropping-particle&quot;:&quot;De&quot;},{&quot;family&quot;:&quot;Delgado&quot;,&quot;given&quot;:&quot;Victoria&quot;,&quot;parse-names&quot;:false,&quot;dropping-particle&quot;:&quot;&quot;,&quot;non-dropping-particle&quot;:&quot;&quot;},{&quot;family&quot;:&quot;Ruijter&quot;,&quot;given&quot;:&quot;Hester&quot;,&quot;parse-names&quot;:false,&quot;dropping-particle&quot;:&quot;Den&quot;,&quot;non-dropping-particle&quot;:&quot;&quot;},{&quot;family&quot;:&quot;Dendale&quot;,&quot;given&quot;:&quot;Paul&quot;,&quot;parse-names&quot;:false,&quot;dropping-particle&quot;:&quot;&quot;,&quot;non-dropping-particle&quot;:&quot;&quot;},{&quot;family&quot;:&quot;Drexel&quot;,&quot;given&quot;:&quot;Heinz&quot;,&quot;parse-names&quot;:false,&quot;dropping-particle&quot;:&quot;&quot;,&quot;non-dropping-particle&quot;:&quot;&quot;},{&quot;family&quot;:&quot;Falk&quot;,&quot;given&quot;:&quot;Volkmar&quot;,&quot;parse-names&quot;:false,&quot;dropping-particle&quot;:&quot;&quot;,&quot;non-dropping-particle&quot;:&quot;&quot;},{&quot;family&quot;:&quot;Fauchier&quot;,&quot;given&quot;:&quot;Laurent&quot;,&quot;parse-names&quot;:false,&quot;dropping-particle&quot;:&quot;&quot;,&quot;non-dropping-particle&quot;:&quot;&quot;},{&quot;family&quot;:&quot;Ference&quot;,&quot;given&quot;:&quot;Brian A.&quot;,&quot;parse-names&quot;:false,&quot;dropping-particle&quot;:&quot;&quot;,&quot;non-dropping-particle&quot;:&quot;&quot;},{&quot;family&quot;:&quot;Ferrières&quot;,&quot;given&quot;:&quot;Jean&quot;,&quot;parse-names&quot;:false,&quot;dropping-particle&quot;:&quot;&quot;,&quot;non-dropping-particle&quot;:&quot;&quot;},{&quot;family&quot;:&quot;Ferrini&quot;,&quot;given&quot;:&quot;Marc&quot;,&quot;parse-names&quot;:false,&quot;dropping-particle&quot;:&quot;&quot;,&quot;non-dropping-particle&quot;:&quot;&quot;},{&quot;family&quot;:&quot;Fisher&quot;,&quot;given&quot;:&quot;Miles&quot;,&quot;parse-names&quot;:false,&quot;dropping-particle&quot;:&quot;&quot;,&quot;non-dropping-particle&quot;:&quot;&quot;},{&quot;family&quot;:&quot;Fliser&quot;,&quot;given&quot;:&quot;Danilo&quot;,&quot;parse-names&quot;:false,&quot;dropping-particle&quot;:&quot;&quot;,&quot;non-dropping-particle&quot;:&quot;&quot;},{&quot;family&quot;:&quot;Giampaoli&quot;,&quot;given&quot;:&quot;Simona&quot;,&quot;parse-names&quot;:false,&quot;dropping-particle&quot;:&quot;&quot;,&quot;non-dropping-particle&quot;:&quot;&quot;},{&quot;family&quot;:&quot;Gielen&quot;,&quot;given&quot;:&quot;Stephan&quot;,&quot;parse-names&quot;:false,&quot;dropping-particle&quot;:&quot;&quot;,&quot;non-dropping-particle&quot;:&quot;&quot;},{&quot;family&quot;:&quot;Graham&quot;,&quot;given&quot;:&quot;Ian&quot;,&quot;parse-names&quot;:false,&quot;dropping-particle&quot;:&quot;&quot;,&quot;non-dropping-particle&quot;:&quot;&quot;},{&quot;family&quot;:&quot;Jennings&quot;,&quot;given&quot;:&quot;Catriona&quot;,&quot;parse-names&quot;:false,&quot;dropping-particle&quot;:&quot;&quot;,&quot;non-dropping-particle&quot;:&quot;&quot;},{&quot;family&quot;:&quot;Jorgensen&quot;,&quot;given&quot;:&quot;Torben&quot;,&quot;parse-names&quot;:false,&quot;dropping-particle&quot;:&quot;&quot;,&quot;non-dropping-particle&quot;:&quot;&quot;},{&quot;family&quot;:&quot;Kautzky-Willer&quot;,&quot;given&quot;:&quot;Alexandra&quot;,&quot;parse-names&quot;:false,&quot;dropping-particle&quot;:&quot;&quot;,&quot;non-dropping-particle&quot;:&quot;&quot;},{&quot;family&quot;:&quot;Kavousi&quot;,&quot;given&quot;:&quot;Maryam&quot;,&quot;parse-names&quot;:false,&quot;dropping-particle&quot;:&quot;&quot;,&quot;non-dropping-particle&quot;:&quot;&quot;},{&quot;family&quot;:&quot;Koenig&quot;,&quot;given&quot;:&quot;Wolfgang&quot;,&quot;parse-names&quot;:false,&quot;dropping-particle&quot;:&quot;&quot;,&quot;non-dropping-particle&quot;:&quot;&quot;},{&quot;family&quot;:&quot;Konradi&quot;,&quot;given&quot;:&quot;Aleksandra&quot;,&quot;parse-names&quot;:false,&quot;dropping-particle&quot;:&quot;&quot;,&quot;non-dropping-particle&quot;:&quot;&quot;},{&quot;family&quot;:&quot;Kotecha&quot;,&quot;given&quot;:&quot;Dipak&quot;,&quot;parse-names&quot;:false,&quot;dropping-particle&quot;:&quot;&quot;,&quot;non-dropping-particle&quot;:&quot;&quot;},{&quot;family&quot;:&quot;Lettino&quot;,&quot;given&quot;:&quot;Madalena&quot;,&quot;parse-names&quot;:false,&quot;dropping-particle&quot;:&quot;&quot;,&quot;non-dropping-particle&quot;:&quot;&quot;},{&quot;family&quot;:&quot;Lewis&quot;,&quot;given&quot;:&quot;Basil S.&quot;,&quot;parse-names&quot;:false,&quot;dropping-particle&quot;:&quot;&quot;,&quot;non-dropping-particle&quot;:&quot;&quot;},{&quot;family&quot;:&quot;Linhart&quot;,&quot;given&quot;:&quot;Ales&quot;,&quot;parse-names&quot;:false,&quot;dropping-particle&quot;:&quot;&quot;,&quot;non-dropping-particle&quot;:&quot;&quot;},{&quot;family&quot;:&quot;Løchen&quot;,&quot;given&quot;:&quot;Maja Lisa&quot;,&quot;parse-names&quot;:false,&quot;dropping-particle&quot;:&quot;&quot;,&quot;non-dropping-particle&quot;:&quot;&quot;},{&quot;family&quot;:&quot;Makrilakis&quot;,&quot;given&quot;:&quot;Konstantinos&quot;,&quot;parse-names&quot;:false,&quot;dropping-particle&quot;:&quot;&quot;,&quot;non-dropping-particle&quot;:&quot;&quot;},{&quot;family&quot;:&quot;Mancia&quot;,&quot;given&quot;:&quot;Giuseppe&quot;,&quot;parse-names&quot;:false,&quot;dropping-particle&quot;:&quot;&quot;,&quot;non-dropping-particle&quot;:&quot;&quot;},{&quot;family&quot;:&quot;Marques-Vidal&quot;,&quot;given&quot;:&quot;Pedro&quot;,&quot;parse-names&quot;:false,&quot;dropping-particle&quot;:&quot;&quot;,&quot;non-dropping-particle&quot;:&quot;&quot;},{&quot;family&quot;:&quot;McEvoy&quot;,&quot;given&quot;:&quot;John William&quot;,&quot;parse-names&quot;:false,&quot;dropping-particle&quot;:&quot;&quot;,&quot;non-dropping-particle&quot;:&quot;&quot;},{&quot;family&quot;:&quot;McGreavy&quot;,&quot;given&quot;:&quot;Paul&quot;,&quot;parse-names&quot;:false,&quot;dropping-particle&quot;:&quot;&quot;,&quot;non-dropping-particle&quot;:&quot;&quot;},{&quot;family&quot;:&quot;Merkely&quot;,&quot;given&quot;:&quot;Bela&quot;,&quot;parse-names&quot;:false,&quot;dropping-particle&quot;:&quot;&quot;,&quot;non-dropping-particle&quot;:&quot;&quot;},{&quot;family&quot;:&quot;Neubeck&quot;,&quot;given&quot;:&quot;Lis&quot;,&quot;parse-names&quot;:false,&quot;dropping-particle&quot;:&quot;&quot;,&quot;non-dropping-particle&quot;:&quot;&quot;},{&quot;family&quot;:&quot;Nielsen&quot;,&quot;given&quot;:&quot;Jens Cosedis&quot;,&quot;parse-names&quot;:false,&quot;dropping-particle&quot;:&quot;&quot;,&quot;non-dropping-particle&quot;:&quot;&quot;},{&quot;family&quot;:&quot;Perk&quot;,&quot;given&quot;:&quot;Joep&quot;,&quot;parse-names&quot;:false,&quot;dropping-particle&quot;:&quot;&quot;,&quot;non-dropping-particle&quot;:&quot;&quot;},{&quot;family&quot;:&quot;Petersen&quot;,&quot;given&quot;:&quot;Steffen E.&quot;,&quot;parse-names&quot;:false,&quot;dropping-particle&quot;:&quot;&quot;,&quot;non-dropping-particle&quot;:&quot;&quot;},{&quot;family&quot;:&quot;Petronio&quot;,&quot;given&quot;:&quot;Anna Sonia&quot;,&quot;parse-names&quot;:false,&quot;dropping-particle&quot;:&quot;&quot;,&quot;non-dropping-particle&quot;:&quot;&quot;},{&quot;family&quot;:&quot;Piepoli&quot;,&quot;given&quot;:&quot;Massimo&quot;,&quot;parse-names&quot;:false,&quot;dropping-particle&quot;:&quot;&quot;,&quot;non-dropping-particle&quot;:&quot;&quot;},{&quot;family&quot;:&quot;Pogosova&quot;,&quot;given&quot;:&quot;Nana Goar&quot;,&quot;parse-names&quot;:false,&quot;dropping-particle&quot;:&quot;&quot;,&quot;non-dropping-particle&quot;:&quot;&quot;},{&quot;family&quot;:&quot;Prescott&quot;,&quot;given&quot;:&quot;Eva Irene Bossano&quot;,&quot;parse-names&quot;:false,&quot;dropping-particle&quot;:&quot;&quot;,&quot;non-dropping-particle&quot;:&quot;&quot;},{&quot;family&quot;:&quot;Ray&quot;,&quot;given&quot;:&quot;Kausik K.&quot;,&quot;parse-names&quot;:false,&quot;dropping-particle&quot;:&quot;&quot;,&quot;non-dropping-particle&quot;:&quot;&quot;},{&quot;family&quot;:&quot;Reiner&quot;,&quot;given&quot;:&quot;Zeljko&quot;,&quot;parse-names&quot;:false,&quot;dropping-particle&quot;:&quot;&quot;,&quot;non-dropping-particle&quot;:&quot;&quot;},{&quot;family&quot;:&quot;Richter&quot;,&quot;given&quot;:&quot;Dimitrios J.&quot;,&quot;parse-names&quot;:false,&quot;dropping-particle&quot;:&quot;&quot;,&quot;non-dropping-particle&quot;:&quot;&quot;},{&quot;family&quot;:&quot;Rydén&quot;,&quot;given&quot;:&quot;Lars&quot;,&quot;parse-names&quot;:false,&quot;dropping-particle&quot;:&quot;&quot;,&quot;non-dropping-particle&quot;:&quot;&quot;},{&quot;family&quot;:&quot;Shlyakhto&quot;,&quot;given&quot;:&quot;Evgeny&quot;,&quot;parse-names&quot;:false,&quot;dropping-particle&quot;:&quot;&quot;,&quot;non-dropping-particle&quot;:&quot;&quot;},{&quot;family&quot;:&quot;Sitges&quot;,&quot;given&quot;:&quot;Marta&quot;,&quot;parse-names&quot;:false,&quot;dropping-particle&quot;:&quot;&quot;,&quot;non-dropping-particle&quot;:&quot;&quot;},{&quot;family&quot;:&quot;Sousa-Uva&quot;,&quot;given&quot;:&quot;Miguel&quot;,&quot;parse-names&quot;:false,&quot;dropping-particle&quot;:&quot;&quot;,&quot;non-dropping-particle&quot;:&quot;&quot;},{&quot;family&quot;:&quot;Sudano&quot;,&quot;given&quot;:&quot;Isabella&quot;,&quot;parse-names&quot;:false,&quot;dropping-particle&quot;:&quot;&quot;,&quot;non-dropping-particle&quot;:&quot;&quot;},{&quot;family&quot;:&quot;Tiberi&quot;,&quot;given&quot;:&quot;Monica&quot;,&quot;parse-names&quot;:false,&quot;dropping-particle&quot;:&quot;&quot;,&quot;non-dropping-particle&quot;:&quot;&quot;},{&quot;family&quot;:&quot;Touyz&quot;,&quot;given&quot;:&quot;Rhian M.&quot;,&quot;parse-names&quot;:false,&quot;dropping-particle&quot;:&quot;&quot;,&quot;non-dropping-particle&quot;:&quot;&quot;},{&quot;family&quot;:&quot;Ungar&quot;,&quot;given&quot;:&quot;Andrea&quot;,&quot;parse-names&quot;:false,&quot;dropping-particle&quot;:&quot;&quot;,&quot;non-dropping-particle&quot;:&quot;&quot;},{&quot;family&quot;:&quot;Monique Verschuren&quot;,&quot;given&quot;:&quot;W. M.&quot;,&quot;parse-names&quot;:false,&quot;dropping-particle&quot;:&quot;&quot;,&quot;non-dropping-particle&quot;:&quot;&quot;},{&quot;family&quot;:&quot;Wiklund&quot;,&quot;given&quot;:&quot;Olov&quot;,&quot;parse-names&quot;:false,&quot;dropping-particle&quot;:&quot;&quot;,&quot;non-dropping-particle&quot;:&quot;&quot;},{&quot;family&quot;:&quot;Wood&quot;,&quot;given&quot;:&quot;David&quot;,&quot;parse-names&quot;:false,&quot;dropping-particle&quot;:&quot;&quot;,&quot;non-dropping-particle&quot;:&quot;&quot;},{&quot;family&quot;:&quot;Zamorano&quot;,&quot;given&quot;:&quot;Jose Luis&quot;,&quot;parse-names&quot;:false,&quot;dropping-particle&quot;:&quot;&quot;,&quot;non-dropping-particle&quot;:&quot;&quot;},{&quot;family&quot;:&quot;Hammoudi&quot;,&quot;given&quot;:&quot;Naima&quot;,&quot;parse-names&quot;:false,&quot;dropping-particle&quot;:&quot;&quot;,&quot;non-dropping-particle&quot;:&quot;&quot;},{&quot;family&quot;:&quot;Zelveian&quot;,&quot;given&quot;:&quot;Parounak&quot;,&quot;parse-names&quot;:false,&quot;dropping-particle&quot;:&quot;&quot;,&quot;non-dropping-particle&quot;:&quot;&quot;},{&quot;family&quot;:&quot;Siostrzonek&quot;,&quot;given&quot;:&quot;Peter&quot;,&quot;parse-names&quot;:false,&quot;dropping-particle&quot;:&quot;&quot;,&quot;non-dropping-particle&quot;:&quot;&quot;},{&quot;family&quot;:&quot;Alakbarov&quot;,&quot;given&quot;:&quot;Elman&quot;,&quot;parse-names&quot;:false,&quot;dropping-particle&quot;:&quot;&quot;,&quot;non-dropping-particle&quot;:&quot;&quot;},{&quot;family&quot;:&quot;Pavlova&quot;,&quot;given&quot;:&quot;Olga&quot;,&quot;parse-names&quot;:false,&quot;dropping-particle&quot;:&quot;&quot;,&quot;non-dropping-particle&quot;:&quot;&quot;},{&quot;family&quot;:&quot;Sutter&quot;,&quot;given&quot;:&quot;Johan&quot;,&quot;parse-names&quot;:false,&quot;dropping-particle&quot;:&quot;&quot;,&quot;non-dropping-particle&quot;:&quot;De&quot;},{&quot;family&quot;:&quot;Dilic&quot;,&quot;given&quot;:&quot;Mirza&quot;,&quot;parse-names&quot;:false,&quot;dropping-particle&quot;:&quot;&quot;,&quot;non-dropping-particle&quot;:&quot;&quot;},{&quot;family&quot;:&quot;Gotcheva&quot;,&quot;given&quot;:&quot;Nina&quot;,&quot;parse-names&quot;:false,&quot;dropping-particle&quot;:&quot;&quot;,&quot;non-dropping-particle&quot;:&quot;&quot;},{&quot;family&quot;:&quot;Skoric&quot;,&quot;given&quot;:&quot;Bosko&quot;,&quot;parse-names&quot;:false,&quot;dropping-particle&quot;:&quot;&quot;,&quot;non-dropping-particle&quot;:&quot;&quot;},{&quot;family&quot;:&quot;Moustra&quot;,&quot;given&quot;:&quot;Hera Heracleous&quot;,&quot;parse-names&quot;:false,&quot;dropping-particle&quot;:&quot;&quot;,&quot;non-dropping-particle&quot;:&quot;&quot;},{&quot;family&quot;:&quot;Cifkova&quot;,&quot;given&quot;:&quot;Renata&quot;,&quot;parse-names&quot;:false,&quot;dropping-particle&quot;:&quot;&quot;,&quot;non-dropping-particle&quot;:&quot;&quot;},{&quot;family&quot;:&quot;Bovin&quot;,&quot;given&quot;:&quot;Ann&quot;,&quot;parse-names&quot;:false,&quot;dropping-particle&quot;:&quot;&quot;,&quot;non-dropping-particle&quot;:&quot;&quot;},{&quot;family&quot;:&quot;Zarif&quot;,&quot;given&quot;:&quot;Bassem&quot;,&quot;parse-names&quot;:false,&quot;dropping-particle&quot;:&quot;&quot;,&quot;non-dropping-particle&quot;:&quot;&quot;},{&quot;family&quot;:&quot;Viigimaa&quot;,&quot;given&quot;:&quot;Margus&quot;,&quot;parse-names&quot;:false,&quot;dropping-particle&quot;:&quot;&quot;,&quot;non-dropping-particle&quot;:&quot;&quot;},{&quot;family&quot;:&quot;Hekkala&quot;,&quot;given&quot;:&quot;Anna Mari&quot;,&quot;parse-names&quot;:false,&quot;dropping-particle&quot;:&quot;&quot;,&quot;non-dropping-particle&quot;:&quot;&quot;},{&quot;family&quot;:&quot;Kownator&quot;,&quot;given&quot;:&quot;Serge&quot;,&quot;parse-names&quot;:false,&quot;dropping-particle&quot;:&quot;&quot;,&quot;non-dropping-particle&quot;:&quot;&quot;},{&quot;family&quot;:&quot;Pagava&quot;,&quot;given&quot;:&quot;Zurab&quot;,&quot;parse-names&quot;:false,&quot;dropping-particle&quot;:&quot;&quot;,&quot;non-dropping-particle&quot;:&quot;&quot;},{&quot;family&quot;:&quot;Landmesser&quot;,&quot;given&quot;:&quot;Ulf&quot;,&quot;parse-names&quot;:false,&quot;dropping-particle&quot;:&quot;&quot;,&quot;non-dropping-particle&quot;:&quot;&quot;},{&quot;family&quot;:&quot;Grassos&quot;,&quot;given&quot;:&quot;Harry&quot;,&quot;parse-names&quot;:false,&quot;dropping-particle&quot;:&quot;&quot;,&quot;non-dropping-particle&quot;:&quot;&quot;},{&quot;family&quot;:&quot;Szabados&quot;,&quot;given&quot;:&quot;Eszter&quot;,&quot;parse-names&quot;:false,&quot;dropping-particle&quot;:&quot;&quot;,&quot;non-dropping-particle&quot;:&quot;&quot;},{&quot;family&quot;:&quot;Andersen&quot;,&quot;given&quot;:&quot;Karl&quot;,&quot;parse-names&quot;:false,&quot;dropping-particle&quot;:&quot;&quot;,&quot;non-dropping-particle&quot;:&quot;&quot;},{&quot;family&quot;:&quot;John William McEvoy&quot;,&quot;given&quot;:&quot;&quot;,&quot;parse-names&quot;:false,&quot;dropping-particle&quot;:&quot;&quot;,&quot;non-dropping-particle&quot;:&quot;&quot;},{&quot;family&quot;:&quot;Zafrir&quot;,&quot;given&quot;:&quot;Barak&quot;,&quot;parse-names&quot;:false,&quot;dropping-particle&quot;:&quot;&quot;,&quot;non-dropping-particle&quot;:&quot;&quot;},{&quot;family&quot;:&quot;Barilla&quot;,&quot;given&quot;:&quot;Francesco&quot;,&quot;parse-names&quot;:false,&quot;dropping-particle&quot;:&quot;&quot;,&quot;non-dropping-particle&quot;:&quot;&quot;},{&quot;family&quot;:&quot;Ibrahimi&quot;,&quot;given&quot;:&quot;Pranvera&quot;,&quot;parse-names&quot;:false,&quot;dropping-particle&quot;:&quot;&quot;,&quot;non-dropping-particle&quot;:&quot;&quot;},{&quot;family&quot;:&quot;Mirrakhimov&quot;,&quot;given&quot;:&quot;Erkin&quot;,&quot;parse-names&quot;:false,&quot;dropping-particle&quot;:&quot;&quot;,&quot;non-dropping-particle&quot;:&quot;&quot;},{&quot;family&quot;:&quot;Mintale&quot;,&quot;given&quot;:&quot;Iveta&quot;,&quot;parse-names&quot;:false,&quot;dropping-particle&quot;:&quot;&quot;,&quot;non-dropping-particle&quot;:&quot;&quot;},{&quot;family&quot;:&quot;Arnaout&quot;,&quot;given&quot;:&quot;Samir&quot;,&quot;parse-names&quot;:false,&quot;dropping-particle&quot;:&quot;&quot;,&quot;non-dropping-particle&quot;:&quot;&quot;},{&quot;family&quot;:&quot;Slapikas&quot;,&quot;given&quot;:&quot;Rimvydas&quot;,&quot;parse-names&quot;:false,&quot;dropping-particle&quot;:&quot;&quot;,&quot;non-dropping-particle&quot;:&quot;&quot;},{&quot;family&quot;:&quot;Banu&quot;,&quot;given&quot;:&quot;Cristiana&quot;,&quot;parse-names&quot;:false,&quot;dropping-particle&quot;:&quot;&quot;,&quot;non-dropping-particle&quot;:&quot;&quot;},{&quot;family&quot;:&quot;Abela&quot;,&quot;given&quot;:&quot;Mark&quot;,&quot;parse-names&quot;:false,&quot;dropping-particle&quot;:&quot;&quot;,&quot;non-dropping-particle&quot;:&quot;&quot;},{&quot;family&quot;:&quot;Rudi&quot;,&quot;given&quot;:&quot;Victor&quot;,&quot;parse-names&quot;:false,&quot;dropping-particle&quot;:&quot;&quot;,&quot;non-dropping-particle&quot;:&quot;&quot;},{&quot;family&quot;:&quot;Boskovic&quot;,&quot;given&quot;:&quot;Aneta&quot;,&quot;parse-names&quot;:false,&quot;dropping-particle&quot;:&quot;&quot;,&quot;non-dropping-particle&quot;:&quot;&quot;},{&quot;family&quot;:&quot;Alami&quot;,&quot;given&quot;:&quot;Mohamed&quot;,&quot;parse-names&quot;:false,&quot;dropping-particle&quot;:&quot;&quot;,&quot;non-dropping-particle&quot;:&quot;&quot;},{&quot;family&quot;:&quot;Kemps&quot;,&quot;given&quot;:&quot;Hareld M.C.&quot;,&quot;parse-names&quot;:false,&quot;dropping-particle&quot;:&quot;&quot;,&quot;non-dropping-particle&quot;:&quot;&quot;},{&quot;family&quot;:&quot;Bosevski&quot;,&quot;given&quot;:&quot;Marijan&quot;,&quot;parse-names&quot;:false,&quot;dropping-particle&quot;:&quot;&quot;,&quot;non-dropping-particle&quot;:&quot;&quot;},{&quot;family&quot;:&quot;Solberg&quot;,&quot;given&quot;:&quot;Erik Ekker&quot;,&quot;parse-names&quot;:false,&quot;dropping-particle&quot;:&quot;&quot;,&quot;non-dropping-particle&quot;:&quot;&quot;},{&quot;family&quot;:&quot;Zdrojewski&quot;,&quot;given&quot;:&quot;Tomasz&quot;,&quot;parse-names&quot;:false,&quot;dropping-particle&quot;:&quot;&quot;,&quot;non-dropping-particle&quot;:&quot;&quot;},{&quot;family&quot;:&quot;Carlos Rabaçal&quot;,&quot;given&quot;:&quot;&quot;,&quot;parse-names&quot;:false,&quot;dropping-particle&quot;:&quot;&quot;,&quot;non-dropping-particle&quot;:&quot;&quot;},{&quot;family&quot;:&quot;Gaita&quot;,&quot;given&quot;:&quot;Dan&quot;,&quot;parse-names&quot;:false,&quot;dropping-particle&quot;:&quot;&quot;,&quot;non-dropping-particle&quot;:&quot;&quot;},{&quot;family&quot;:&quot;Belenkov&quot;,&quot;given&quot;:&quot;Yury&quot;,&quot;parse-names&quot;:false,&quot;dropping-particle&quot;:&quot;&quot;,&quot;non-dropping-particle&quot;:&quot;&quot;},{&quot;family&quot;:&quot;Bertelli&quot;,&quot;given&quot;:&quot;Luca&quot;,&quot;parse-names&quot;:false,&quot;dropping-particle&quot;:&quot;&quot;,&quot;non-dropping-particle&quot;:&quot;&quot;},{&quot;family&quot;:&quot;Giga&quot;,&quot;given&quot;:&quot;Vojislav&quot;,&quot;parse-names&quot;:false,&quot;dropping-particle&quot;:&quot;&quot;,&quot;non-dropping-particle&quot;:&quot;&quot;},{&quot;family&quot;:&quot;Pella&quot;,&quot;given&quot;:&quot;Daniel&quot;,&quot;parse-names&quot;:false,&quot;dropping-particle&quot;:&quot;&quot;,&quot;non-dropping-particle&quot;:&quot;&quot;},{&quot;family&quot;:&quot;Fras&quot;,&quot;given&quot;:&quot;Zlatko&quot;,&quot;parse-names&quot;:false,&quot;dropping-particle&quot;:&quot;&quot;,&quot;non-dropping-particle&quot;:&quot;&quot;},{&quot;family&quot;:&quot;Dalmau&quot;,&quot;given&quot;:&quot;Regina&quot;,&quot;parse-names&quot;:false,&quot;dropping-particle&quot;:&quot;&quot;,&quot;non-dropping-particle&quot;:&quot;&quot;},{&quot;family&quot;:&quot;Kiessling&quot;,&quot;given&quot;:&quot;Anna&quot;,&quot;parse-names&quot;:false,&quot;dropping-particle&quot;:&quot;&quot;,&quot;non-dropping-particle&quot;:&quot;&quot;},{&quot;family&quot;:&quot;Pfister&quot;,&quot;given&quot;:&quot;Otmar&quot;,&quot;parse-names&quot;:false,&quot;dropping-particle&quot;:&quot;&quot;,&quot;non-dropping-particle&quot;:&quot;&quot;},{&quot;family&quot;:&quot;Marjeh&quot;,&quot;given&quot;:&quot;Yassin Bani&quot;,&quot;parse-names&quot;:false,&quot;dropping-particle&quot;:&quot;&quot;,&quot;non-dropping-particle&quot;:&quot;&quot;},{&quot;family&quot;:&quot;Abdessalem&quot;,&quot;given&quot;:&quot;Salem&quot;,&quot;parse-names&quot;:false,&quot;dropping-particle&quot;:&quot;&quot;,&quot;non-dropping-particle&quot;:&quot;&quot;},{&quot;family&quot;:&quot;OnerOzdogan&quot;,&quot;given&quot;:&quot;&quot;,&quot;parse-names&quot;:false,&quot;dropping-particle&quot;:&quot;&quot;,&quot;non-dropping-particle&quot;:&quot;&quot;},{&quot;family&quot;:&quot;Nesukay&quot;,&quot;given&quot;:&quot;Elena&quot;,&quot;parse-names&quot;:false,&quot;dropping-particle&quot;:&quot;&quot;,&quot;non-dropping-particle&quot;:&quot;&quot;},{&quot;family&quot;:&quot;Patel&quot;,&quot;given&quot;:&quot;Riyaz&quot;,&quot;parse-names&quot;:false,&quot;dropping-particle&quot;:&quot;&quot;,&quot;non-dropping-particle&quot;:&quot;&quot;},{&quot;family&quot;:&quot;Mullabayeva&quot;,&quot;given&quot;:&quot;Guzal&quot;,&quot;parse-names&quot;:false,&quot;dropping-particle&quot;:&quot;&quot;,&quot;non-dropping-particle&quot;:&quot;&quot;}],&quot;container-title&quot;:&quot;European Heart Journal&quot;,&quot;container-title-short&quot;:&quot;Eur Heart J&quot;,&quot;DOI&quot;:&quot;10.1093/eurheartj/ehab484&quot;,&quot;ISSN&quot;:&quot;15229645&quot;,&quot;PMID&quot;:&quot;34458905&quot;,&quot;issued&quot;:{&quot;date-parts&quot;:[[2021,9,7]]},&quot;page&quot;:&quot;3227-3337&quot;,&quot;publisher&quot;:&quot;Oxford University Press&quot;,&quot;issue&quot;:&quot;34&quot;,&quot;volume&quot;:&quot;42&quot;},&quot;isTemporary&quot;:false}]}]"/>
    <we:property name="MENDELEY_CITATIONS_STYLE" value="{&quot;id&quot;:&quot;https://www.zotero.org/styles/vancouver&quot;,&quot;title&quot;:&quot;Vancouver&quot;,&quot;format&quot;:&quot;numeric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DA2637C-90AD-9244-B14C-333564FEA8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6</Pages>
  <Words>2435</Words>
  <Characters>14612</Characters>
  <Application>Microsoft Office Word</Application>
  <DocSecurity>0</DocSecurity>
  <Lines>121</Lines>
  <Paragraphs>34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rian Bednarek</dc:creator>
  <cp:keywords/>
  <dc:description/>
  <cp:lastModifiedBy>Adrian Bednarek</cp:lastModifiedBy>
  <cp:revision>6</cp:revision>
  <dcterms:created xsi:type="dcterms:W3CDTF">2024-07-03T19:36:00Z</dcterms:created>
  <dcterms:modified xsi:type="dcterms:W3CDTF">2024-07-04T14:22:00Z</dcterms:modified>
</cp:coreProperties>
</file>